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67EF1" w:rsidRPr="00167EF1" w:rsidRDefault="001055D3">
      <w:pPr>
        <w:rPr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upplementary Table</w:t>
      </w:r>
      <w:r w:rsidR="00167EF1" w:rsidRPr="00167EF1">
        <w:rPr>
          <w:rFonts w:ascii="Times New Roman" w:hAnsi="Times New Roman" w:cs="Times New Roman"/>
          <w:sz w:val="24"/>
          <w:szCs w:val="24"/>
        </w:rPr>
        <w:t xml:space="preserve">. </w:t>
      </w:r>
      <w:bookmarkStart w:id="0" w:name="_GoBack"/>
      <w:r>
        <w:rPr>
          <w:rFonts w:ascii="Times New Roman" w:hAnsi="Times New Roman" w:cs="Times New Roman"/>
          <w:sz w:val="24"/>
          <w:szCs w:val="24"/>
        </w:rPr>
        <w:t>T</w:t>
      </w:r>
      <w:r w:rsidR="00F95B4B">
        <w:rPr>
          <w:rFonts w:ascii="Times New Roman" w:hAnsi="Times New Roman" w:cs="Times New Roman"/>
          <w:sz w:val="24"/>
          <w:szCs w:val="24"/>
        </w:rPr>
        <w:t xml:space="preserve">he effects of exercise on insulin </w:t>
      </w:r>
      <w:r w:rsidR="000511A0">
        <w:rPr>
          <w:rFonts w:ascii="Times New Roman" w:hAnsi="Times New Roman" w:cs="Times New Roman"/>
          <w:sz w:val="24"/>
          <w:szCs w:val="24"/>
        </w:rPr>
        <w:t xml:space="preserve">according to </w:t>
      </w:r>
      <w:r>
        <w:rPr>
          <w:rFonts w:ascii="Times New Roman" w:hAnsi="Times New Roman" w:cs="Times New Roman"/>
          <w:sz w:val="24"/>
          <w:szCs w:val="24"/>
        </w:rPr>
        <w:t>weight reduction in breast cancer survivors</w:t>
      </w:r>
      <w:bookmarkEnd w:id="0"/>
    </w:p>
    <w:tbl>
      <w:tblPr>
        <w:tblStyle w:val="TableGrid"/>
        <w:tblW w:w="931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8"/>
        <w:gridCol w:w="1550"/>
        <w:gridCol w:w="1843"/>
        <w:gridCol w:w="709"/>
        <w:gridCol w:w="1559"/>
        <w:gridCol w:w="2268"/>
        <w:gridCol w:w="1101"/>
      </w:tblGrid>
      <w:tr w:rsidR="004D694A" w:rsidRPr="009D4C24" w:rsidTr="0090186A">
        <w:trPr>
          <w:trHeight w:val="348"/>
        </w:trPr>
        <w:tc>
          <w:tcPr>
            <w:tcW w:w="183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D694A" w:rsidRPr="009D4C24" w:rsidRDefault="004D694A" w:rsidP="00E6101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Subgroup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D694A" w:rsidRDefault="004D694A" w:rsidP="004679F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No. of Studies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D694A" w:rsidRPr="009D4C24" w:rsidRDefault="004D694A" w:rsidP="00E6101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N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D694A" w:rsidRPr="009D4C24" w:rsidRDefault="004D694A" w:rsidP="00E6101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</w:t>
            </w:r>
            <w:r w:rsidRPr="004D694A"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D694A" w:rsidRPr="009D4C24" w:rsidRDefault="004D694A" w:rsidP="00E6101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W</w:t>
            </w:r>
            <w:r w:rsidR="00BE19D2">
              <w:rPr>
                <w:rFonts w:ascii="Times New Roman" w:hAnsi="Times New Roman" w:cs="Times New Roman" w:hint="eastAsia"/>
              </w:rPr>
              <w:t>MD [</w:t>
            </w:r>
            <w:r>
              <w:rPr>
                <w:rFonts w:ascii="Times New Roman" w:hAnsi="Times New Roman" w:cs="Times New Roman" w:hint="eastAsia"/>
              </w:rPr>
              <w:t>95%</w:t>
            </w:r>
            <w:r w:rsidR="00BE19D2">
              <w:rPr>
                <w:rFonts w:ascii="Times New Roman" w:hAnsi="Times New Roman" w:cs="Times New Roman"/>
              </w:rPr>
              <w:t xml:space="preserve"> </w:t>
            </w:r>
            <w:r w:rsidR="00BE19D2">
              <w:rPr>
                <w:rFonts w:ascii="Times New Roman" w:hAnsi="Times New Roman" w:cs="Times New Roman" w:hint="eastAsia"/>
              </w:rPr>
              <w:t>CI]</w:t>
            </w:r>
          </w:p>
        </w:tc>
        <w:tc>
          <w:tcPr>
            <w:tcW w:w="11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D694A" w:rsidRPr="009D4C24" w:rsidRDefault="004D694A" w:rsidP="00E61018">
            <w:pPr>
              <w:jc w:val="center"/>
              <w:rPr>
                <w:rFonts w:ascii="Times New Roman" w:hAnsi="Times New Roman" w:cs="Times New Roman"/>
              </w:rPr>
            </w:pPr>
            <w:r w:rsidRPr="00E61018">
              <w:rPr>
                <w:rFonts w:ascii="Times New Roman" w:hAnsi="Times New Roman" w:cs="Times New Roman" w:hint="eastAsia"/>
                <w:i/>
              </w:rPr>
              <w:t>P</w:t>
            </w:r>
            <w:r>
              <w:rPr>
                <w:rFonts w:ascii="Times New Roman" w:hAnsi="Times New Roman" w:cs="Times New Roman" w:hint="eastAsia"/>
              </w:rPr>
              <w:t>-value</w:t>
            </w:r>
          </w:p>
        </w:tc>
      </w:tr>
      <w:tr w:rsidR="004D694A" w:rsidRPr="009D4C24" w:rsidTr="0090186A">
        <w:trPr>
          <w:trHeight w:val="305"/>
        </w:trPr>
        <w:tc>
          <w:tcPr>
            <w:tcW w:w="1838" w:type="dxa"/>
            <w:gridSpan w:val="2"/>
            <w:tcBorders>
              <w:top w:val="single" w:sz="4" w:space="0" w:color="auto"/>
            </w:tcBorders>
            <w:vAlign w:val="center"/>
          </w:tcPr>
          <w:p w:rsidR="004D694A" w:rsidRPr="00E61018" w:rsidRDefault="004D694A" w:rsidP="004679F8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 xml:space="preserve">Weight </w:t>
            </w:r>
            <w:r>
              <w:rPr>
                <w:rFonts w:ascii="Times New Roman" w:hAnsi="Times New Roman" w:cs="Times New Roman"/>
              </w:rPr>
              <w:t>Reduction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vAlign w:val="center"/>
          </w:tcPr>
          <w:p w:rsidR="004D694A" w:rsidRPr="009D4C24" w:rsidRDefault="004D694A" w:rsidP="00683FBE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9" w:type="dxa"/>
            <w:tcBorders>
              <w:top w:val="single" w:sz="4" w:space="0" w:color="auto"/>
            </w:tcBorders>
            <w:vAlign w:val="center"/>
          </w:tcPr>
          <w:p w:rsidR="004D694A" w:rsidRPr="009D4C24" w:rsidRDefault="004D694A" w:rsidP="009D4C24">
            <w:pPr>
              <w:jc w:val="left"/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:rsidR="004D694A" w:rsidRPr="009D4C24" w:rsidRDefault="004D694A" w:rsidP="009D4C24">
            <w:pPr>
              <w:jc w:val="left"/>
              <w:rPr>
                <w:rFonts w:ascii="Times New Roman" w:hAnsi="Times New Roman" w:cs="Times New Roman"/>
              </w:rPr>
            </w:pPr>
          </w:p>
        </w:tc>
        <w:tc>
          <w:tcPr>
            <w:tcW w:w="2268" w:type="dxa"/>
            <w:tcBorders>
              <w:top w:val="single" w:sz="4" w:space="0" w:color="auto"/>
            </w:tcBorders>
            <w:vAlign w:val="center"/>
          </w:tcPr>
          <w:p w:rsidR="004D694A" w:rsidRPr="009D4C24" w:rsidRDefault="004D694A" w:rsidP="009D4C24">
            <w:pPr>
              <w:jc w:val="left"/>
              <w:rPr>
                <w:rFonts w:ascii="Times New Roman" w:hAnsi="Times New Roman" w:cs="Times New Roman"/>
              </w:rPr>
            </w:pPr>
          </w:p>
        </w:tc>
        <w:tc>
          <w:tcPr>
            <w:tcW w:w="1101" w:type="dxa"/>
            <w:tcBorders>
              <w:top w:val="single" w:sz="4" w:space="0" w:color="auto"/>
            </w:tcBorders>
            <w:vAlign w:val="center"/>
          </w:tcPr>
          <w:p w:rsidR="004D694A" w:rsidRPr="009D4C24" w:rsidRDefault="004D694A" w:rsidP="009D4C24">
            <w:pPr>
              <w:jc w:val="left"/>
              <w:rPr>
                <w:rFonts w:ascii="Times New Roman" w:hAnsi="Times New Roman" w:cs="Times New Roman"/>
              </w:rPr>
            </w:pPr>
          </w:p>
        </w:tc>
      </w:tr>
      <w:tr w:rsidR="004D694A" w:rsidRPr="009D4C24" w:rsidTr="0090186A">
        <w:trPr>
          <w:trHeight w:val="348"/>
        </w:trPr>
        <w:tc>
          <w:tcPr>
            <w:tcW w:w="288" w:type="dxa"/>
            <w:vAlign w:val="center"/>
          </w:tcPr>
          <w:p w:rsidR="004D694A" w:rsidRPr="009D4C24" w:rsidRDefault="004D694A" w:rsidP="009D4C24">
            <w:pPr>
              <w:jc w:val="left"/>
              <w:rPr>
                <w:rFonts w:ascii="Times New Roman" w:hAnsi="Times New Roman" w:cs="Times New Roman"/>
              </w:rPr>
            </w:pPr>
          </w:p>
        </w:tc>
        <w:tc>
          <w:tcPr>
            <w:tcW w:w="1550" w:type="dxa"/>
            <w:vAlign w:val="center"/>
          </w:tcPr>
          <w:p w:rsidR="004D694A" w:rsidRPr="009D4C24" w:rsidRDefault="004D694A" w:rsidP="009D4C24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es</w:t>
            </w:r>
            <w:r w:rsidR="00F53778" w:rsidRPr="00F53778">
              <w:rPr>
                <w:rFonts w:ascii="Times New Roman" w:hAnsi="Times New Roman" w:cs="Times New Roman"/>
                <w:vertAlign w:val="superscript"/>
              </w:rPr>
              <w:t>*</w:t>
            </w:r>
          </w:p>
        </w:tc>
        <w:tc>
          <w:tcPr>
            <w:tcW w:w="1843" w:type="dxa"/>
            <w:vAlign w:val="center"/>
          </w:tcPr>
          <w:p w:rsidR="004D694A" w:rsidRDefault="004D694A" w:rsidP="008406E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4</w:t>
            </w:r>
          </w:p>
          <w:p w:rsidR="004D694A" w:rsidRDefault="004D694A" w:rsidP="00EE058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cHJvZDwvQXV0aG9yPjxZZWFyPjIwMTI8L1llYXI+PFJl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cHJvZDwvQXV0aG9yPjxZZWFyPjIwMTI8L1llYXI+PFJl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25, 27, 29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709" w:type="dxa"/>
            <w:vAlign w:val="center"/>
          </w:tcPr>
          <w:p w:rsidR="004D694A" w:rsidRPr="009D4C24" w:rsidRDefault="004D694A" w:rsidP="00E6101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6</w:t>
            </w:r>
          </w:p>
        </w:tc>
        <w:tc>
          <w:tcPr>
            <w:tcW w:w="1559" w:type="dxa"/>
            <w:vAlign w:val="center"/>
          </w:tcPr>
          <w:p w:rsidR="004D694A" w:rsidRPr="009D4C24" w:rsidRDefault="004D694A" w:rsidP="004D694A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2%</w:t>
            </w:r>
          </w:p>
        </w:tc>
        <w:tc>
          <w:tcPr>
            <w:tcW w:w="2268" w:type="dxa"/>
            <w:vAlign w:val="center"/>
          </w:tcPr>
          <w:p w:rsidR="004D694A" w:rsidRPr="009D4C24" w:rsidRDefault="00181F92" w:rsidP="00E61018">
            <w:pPr>
              <w:jc w:val="center"/>
              <w:rPr>
                <w:rFonts w:ascii="Times New Roman" w:hAnsi="Times New Roman" w:cs="Times New Roman"/>
              </w:rPr>
            </w:pPr>
            <w:r w:rsidRPr="00181F92">
              <w:rPr>
                <w:rFonts w:ascii="Times New Roman" w:hAnsi="Times New Roman" w:cs="Times New Roman"/>
              </w:rPr>
              <w:t>-7.10 [-10.31, -3.90]</w:t>
            </w:r>
          </w:p>
        </w:tc>
        <w:tc>
          <w:tcPr>
            <w:tcW w:w="1101" w:type="dxa"/>
            <w:vAlign w:val="center"/>
          </w:tcPr>
          <w:p w:rsidR="004D694A" w:rsidRPr="009D4C24" w:rsidRDefault="00BE19D2" w:rsidP="00BE19D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.001</w:t>
            </w:r>
          </w:p>
        </w:tc>
      </w:tr>
      <w:tr w:rsidR="004D694A" w:rsidRPr="009D4C24" w:rsidTr="0090186A">
        <w:trPr>
          <w:trHeight w:val="348"/>
        </w:trPr>
        <w:tc>
          <w:tcPr>
            <w:tcW w:w="288" w:type="dxa"/>
            <w:tcBorders>
              <w:bottom w:val="single" w:sz="4" w:space="0" w:color="auto"/>
            </w:tcBorders>
            <w:vAlign w:val="center"/>
          </w:tcPr>
          <w:p w:rsidR="004D694A" w:rsidRPr="009D4C24" w:rsidRDefault="004D694A" w:rsidP="009D4C24">
            <w:pPr>
              <w:jc w:val="left"/>
              <w:rPr>
                <w:rFonts w:ascii="Times New Roman" w:hAnsi="Times New Roman" w:cs="Times New Roman"/>
              </w:rPr>
            </w:pPr>
          </w:p>
        </w:tc>
        <w:tc>
          <w:tcPr>
            <w:tcW w:w="1550" w:type="dxa"/>
            <w:tcBorders>
              <w:bottom w:val="single" w:sz="4" w:space="0" w:color="auto"/>
            </w:tcBorders>
            <w:vAlign w:val="center"/>
          </w:tcPr>
          <w:p w:rsidR="004D694A" w:rsidRPr="00E61018" w:rsidRDefault="004D694A" w:rsidP="009D4C24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vAlign w:val="center"/>
          </w:tcPr>
          <w:p w:rsidR="004D694A" w:rsidRDefault="004D694A" w:rsidP="008406E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</w:t>
            </w:r>
          </w:p>
          <w:p w:rsidR="004D694A" w:rsidRDefault="004D694A" w:rsidP="00E6448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HdWluYW48L0F1dGhvcj48WWVhcj4yMDEzPC9ZZWFyPjxS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</w:fldData>
              </w:fldChar>
            </w:r>
            <w:r w:rsidR="00137F5D">
              <w:rPr>
                <w:rFonts w:ascii="Times New Roman" w:hAnsi="Times New Roman" w:cs="Times New Roman"/>
              </w:rPr>
              <w:instrText xml:space="preserve"> ADDIN EN.CITE </w:instrText>
            </w:r>
            <w:r w:rsidR="00137F5D">
              <w:rPr>
                <w:rFonts w:ascii="Times New Roman" w:hAnsi="Times New Roman" w:cs="Times New Roman"/>
              </w:rPr>
              <w:fldChar w:fldCharType="begin">
                <w:fldData xml:space="preserve">PEVuZE5vdGU+PENpdGU+PEF1dGhvcj5HdWluYW48L0F1dGhvcj48WWVhcj4yMDEzPC9ZZWFyPjxS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</w:fldData>
              </w:fldChar>
            </w:r>
            <w:r w:rsidR="00137F5D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137F5D">
              <w:rPr>
                <w:rFonts w:ascii="Times New Roman" w:hAnsi="Times New Roman" w:cs="Times New Roman"/>
              </w:rPr>
            </w:r>
            <w:r w:rsidR="00137F5D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E64488">
              <w:rPr>
                <w:rFonts w:ascii="Times New Roman" w:hAnsi="Times New Roman" w:cs="Times New Roman"/>
                <w:noProof/>
              </w:rPr>
              <w:t>[23, 24, 28, 32</w:t>
            </w:r>
            <w:r w:rsidR="00137F5D">
              <w:rPr>
                <w:rFonts w:ascii="Times New Roman" w:hAnsi="Times New Roman" w:cs="Times New Roman"/>
                <w:noProof/>
              </w:rPr>
              <w:t>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4D694A" w:rsidRPr="009D4C24" w:rsidRDefault="004D694A" w:rsidP="00E6101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53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vAlign w:val="center"/>
          </w:tcPr>
          <w:p w:rsidR="004D694A" w:rsidRPr="009D4C24" w:rsidRDefault="004D694A" w:rsidP="00E6101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1%</w:t>
            </w:r>
          </w:p>
        </w:tc>
        <w:tc>
          <w:tcPr>
            <w:tcW w:w="2268" w:type="dxa"/>
            <w:tcBorders>
              <w:bottom w:val="single" w:sz="4" w:space="0" w:color="auto"/>
            </w:tcBorders>
            <w:vAlign w:val="center"/>
          </w:tcPr>
          <w:p w:rsidR="004D694A" w:rsidRPr="00E61018" w:rsidRDefault="00181F92" w:rsidP="00E61018">
            <w:pPr>
              <w:jc w:val="center"/>
              <w:rPr>
                <w:rFonts w:ascii="Times New Roman" w:hAnsi="Times New Roman" w:cs="Times New Roman"/>
              </w:rPr>
            </w:pPr>
            <w:r w:rsidRPr="00181F92">
              <w:rPr>
                <w:rFonts w:ascii="Times New Roman" w:hAnsi="Times New Roman" w:cs="Times New Roman"/>
              </w:rPr>
              <w:t>-0.78 [-2.32, 0.77]</w:t>
            </w:r>
          </w:p>
        </w:tc>
        <w:tc>
          <w:tcPr>
            <w:tcW w:w="1101" w:type="dxa"/>
            <w:tcBorders>
              <w:bottom w:val="single" w:sz="4" w:space="0" w:color="auto"/>
            </w:tcBorders>
            <w:vAlign w:val="center"/>
          </w:tcPr>
          <w:p w:rsidR="004D694A" w:rsidRPr="009D4C24" w:rsidRDefault="00181F92" w:rsidP="00E6101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32</w:t>
            </w:r>
          </w:p>
        </w:tc>
      </w:tr>
    </w:tbl>
    <w:p w:rsidR="00794309" w:rsidRPr="00123E57" w:rsidRDefault="00123E57" w:rsidP="00123E57">
      <w:pPr>
        <w:spacing w:after="0"/>
        <w:rPr>
          <w:rFonts w:ascii="Times New Roman" w:hAnsi="Times New Roman" w:cs="Times New Roman"/>
          <w:sz w:val="18"/>
        </w:rPr>
      </w:pPr>
      <w:r w:rsidRPr="00F53778">
        <w:rPr>
          <w:rFonts w:ascii="Times New Roman" w:hAnsi="Times New Roman" w:cs="Times New Roman"/>
          <w:sz w:val="18"/>
          <w:vertAlign w:val="superscript"/>
        </w:rPr>
        <w:t>*</w:t>
      </w:r>
      <w:r>
        <w:rPr>
          <w:rFonts w:ascii="Times New Roman" w:hAnsi="Times New Roman" w:cs="Times New Roman"/>
          <w:sz w:val="18"/>
        </w:rPr>
        <w:t xml:space="preserve"> </w:t>
      </w:r>
      <w:r w:rsidR="00F53778">
        <w:rPr>
          <w:rFonts w:ascii="Times New Roman" w:hAnsi="Times New Roman" w:cs="Times New Roman"/>
          <w:sz w:val="18"/>
        </w:rPr>
        <w:t xml:space="preserve">included studies that </w:t>
      </w:r>
      <w:r w:rsidR="005A0BC9">
        <w:rPr>
          <w:rFonts w:ascii="Times New Roman" w:hAnsi="Times New Roman" w:cs="Times New Roman"/>
          <w:sz w:val="18"/>
        </w:rPr>
        <w:t>showed</w:t>
      </w:r>
      <w:r w:rsidR="00F53778">
        <w:rPr>
          <w:rFonts w:ascii="Times New Roman" w:hAnsi="Times New Roman" w:cs="Times New Roman"/>
          <w:sz w:val="18"/>
        </w:rPr>
        <w:t xml:space="preserve"> weight reduction in a</w:t>
      </w:r>
      <w:r w:rsidR="005A0BC9">
        <w:rPr>
          <w:rFonts w:ascii="Times New Roman" w:hAnsi="Times New Roman" w:cs="Times New Roman"/>
          <w:sz w:val="18"/>
        </w:rPr>
        <w:t>n</w:t>
      </w:r>
      <w:r w:rsidR="00F53778">
        <w:rPr>
          <w:rFonts w:ascii="Times New Roman" w:hAnsi="Times New Roman" w:cs="Times New Roman"/>
          <w:sz w:val="18"/>
        </w:rPr>
        <w:t xml:space="preserve"> exercise intervention group.</w:t>
      </w:r>
      <w:r>
        <w:rPr>
          <w:rFonts w:ascii="Times New Roman" w:hAnsi="Times New Roman" w:cs="Times New Roman"/>
          <w:sz w:val="18"/>
        </w:rPr>
        <w:t xml:space="preserve"> </w:t>
      </w:r>
      <w:r w:rsidR="004D694A" w:rsidRPr="00123E57">
        <w:rPr>
          <w:rFonts w:ascii="Times New Roman" w:hAnsi="Times New Roman" w:cs="Times New Roman"/>
          <w:sz w:val="18"/>
        </w:rPr>
        <w:t>I</w:t>
      </w:r>
      <w:r w:rsidR="00181F92" w:rsidRPr="00123E57">
        <w:rPr>
          <w:rFonts w:ascii="Times New Roman" w:hAnsi="Times New Roman" w:cs="Times New Roman"/>
          <w:sz w:val="18"/>
          <w:vertAlign w:val="superscript"/>
        </w:rPr>
        <w:t>2</w:t>
      </w:r>
      <w:r w:rsidR="00BE19D2" w:rsidRPr="00123E57">
        <w:rPr>
          <w:rFonts w:ascii="Times New Roman" w:hAnsi="Times New Roman" w:cs="Times New Roman"/>
          <w:sz w:val="18"/>
        </w:rPr>
        <w:t xml:space="preserve"> indicates heterogeneity. Both analyses used a random-effects model.</w:t>
      </w:r>
      <w:r w:rsidRPr="00123E57">
        <w:rPr>
          <w:rFonts w:ascii="Times New Roman" w:hAnsi="Times New Roman" w:cs="Times New Roman"/>
          <w:sz w:val="18"/>
        </w:rPr>
        <w:t xml:space="preserve"> </w:t>
      </w:r>
      <w:r w:rsidR="008C1B4F" w:rsidRPr="00123E57">
        <w:rPr>
          <w:rFonts w:ascii="Times New Roman" w:hAnsi="Times New Roman" w:cs="Times New Roman"/>
          <w:sz w:val="18"/>
        </w:rPr>
        <w:t>W</w:t>
      </w:r>
      <w:r w:rsidR="008C1B4F" w:rsidRPr="00123E57">
        <w:rPr>
          <w:rFonts w:ascii="Times New Roman" w:hAnsi="Times New Roman" w:cs="Times New Roman" w:hint="eastAsia"/>
          <w:sz w:val="18"/>
        </w:rPr>
        <w:t>MD</w:t>
      </w:r>
      <w:r w:rsidR="00C3316A" w:rsidRPr="00123E57">
        <w:rPr>
          <w:rFonts w:ascii="Times New Roman" w:hAnsi="Times New Roman" w:cs="Times New Roman"/>
          <w:sz w:val="18"/>
        </w:rPr>
        <w:t xml:space="preserve"> =</w:t>
      </w:r>
      <w:r w:rsidR="008C1B4F" w:rsidRPr="00123E57">
        <w:rPr>
          <w:rFonts w:ascii="Times New Roman" w:hAnsi="Times New Roman" w:cs="Times New Roman" w:hint="eastAsia"/>
          <w:sz w:val="18"/>
        </w:rPr>
        <w:t xml:space="preserve"> weighted </w:t>
      </w:r>
      <w:r w:rsidR="00C3316A" w:rsidRPr="00123E57">
        <w:rPr>
          <w:rFonts w:ascii="Times New Roman" w:hAnsi="Times New Roman" w:cs="Times New Roman" w:hint="eastAsia"/>
          <w:sz w:val="18"/>
        </w:rPr>
        <w:t xml:space="preserve">mean difference, </w:t>
      </w:r>
      <w:r w:rsidR="00EE058D" w:rsidRPr="00123E57">
        <w:rPr>
          <w:rFonts w:ascii="Times New Roman" w:hAnsi="Times New Roman" w:cs="Times New Roman" w:hint="eastAsia"/>
          <w:sz w:val="18"/>
        </w:rPr>
        <w:t>CI</w:t>
      </w:r>
      <w:r w:rsidR="00C3316A" w:rsidRPr="00123E57">
        <w:rPr>
          <w:rFonts w:ascii="Times New Roman" w:hAnsi="Times New Roman" w:cs="Times New Roman"/>
          <w:sz w:val="18"/>
        </w:rPr>
        <w:t xml:space="preserve"> =</w:t>
      </w:r>
      <w:r w:rsidR="00EE058D" w:rsidRPr="00123E57">
        <w:rPr>
          <w:rFonts w:ascii="Times New Roman" w:hAnsi="Times New Roman" w:cs="Times New Roman" w:hint="eastAsia"/>
          <w:sz w:val="18"/>
        </w:rPr>
        <w:t xml:space="preserve"> confidence interval</w:t>
      </w:r>
    </w:p>
    <w:sectPr w:rsidR="00794309" w:rsidRPr="00123E57" w:rsidSect="00A150AC">
      <w:footerReference w:type="default" r:id="rId8"/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5E048D" w:rsidRDefault="005E048D">
      <w:pPr>
        <w:spacing w:after="0" w:line="240" w:lineRule="auto"/>
      </w:pPr>
      <w:r>
        <w:separator/>
      </w:r>
    </w:p>
  </w:endnote>
  <w:endnote w:type="continuationSeparator" w:id="0">
    <w:p w:rsidR="005E048D" w:rsidRDefault="005E048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2AF" w:usb1="09D77CFB" w:usb2="00000012" w:usb3="00000000" w:csb0="0008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Palatino">
    <w:altName w:val="Book Antiqua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248255926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</w:rPr>
    </w:sdtEndPr>
    <w:sdtContent>
      <w:p w:rsidR="00EE058D" w:rsidRPr="009A561E" w:rsidRDefault="00EE058D">
        <w:pPr>
          <w:pStyle w:val="Footer"/>
          <w:jc w:val="center"/>
          <w:rPr>
            <w:rFonts w:ascii="Times New Roman" w:hAnsi="Times New Roman" w:cs="Times New Roman"/>
          </w:rPr>
        </w:pPr>
        <w:r w:rsidRPr="009A561E">
          <w:rPr>
            <w:rFonts w:ascii="Times New Roman" w:hAnsi="Times New Roman" w:cs="Times New Roman"/>
          </w:rPr>
          <w:fldChar w:fldCharType="begin"/>
        </w:r>
        <w:r w:rsidRPr="009A561E">
          <w:rPr>
            <w:rFonts w:ascii="Times New Roman" w:hAnsi="Times New Roman" w:cs="Times New Roman"/>
          </w:rPr>
          <w:instrText>PAGE   \* MERGEFORMAT</w:instrText>
        </w:r>
        <w:r w:rsidRPr="009A561E">
          <w:rPr>
            <w:rFonts w:ascii="Times New Roman" w:hAnsi="Times New Roman" w:cs="Times New Roman"/>
          </w:rPr>
          <w:fldChar w:fldCharType="separate"/>
        </w:r>
        <w:r w:rsidR="000511A0" w:rsidRPr="000511A0">
          <w:rPr>
            <w:rFonts w:ascii="Times New Roman" w:hAnsi="Times New Roman" w:cs="Times New Roman"/>
            <w:noProof/>
            <w:lang w:val="ko-KR"/>
          </w:rPr>
          <w:t>1</w:t>
        </w:r>
        <w:r w:rsidRPr="009A561E">
          <w:rPr>
            <w:rFonts w:ascii="Times New Roman" w:hAnsi="Times New Roman" w:cs="Times New Roman"/>
          </w:rPr>
          <w:fldChar w:fldCharType="end"/>
        </w:r>
      </w:p>
    </w:sdtContent>
  </w:sdt>
  <w:p w:rsidR="00EE058D" w:rsidRDefault="00EE058D" w:rsidP="005A323D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5E048D" w:rsidRDefault="005E048D">
      <w:pPr>
        <w:spacing w:after="0" w:line="240" w:lineRule="auto"/>
      </w:pPr>
      <w:r>
        <w:separator/>
      </w:r>
    </w:p>
  </w:footnote>
  <w:footnote w:type="continuationSeparator" w:id="0">
    <w:p w:rsidR="005E048D" w:rsidRDefault="005E048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E95CDE"/>
    <w:multiLevelType w:val="hybridMultilevel"/>
    <w:tmpl w:val="EC285B80"/>
    <w:lvl w:ilvl="0" w:tplc="A3DC9692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41D74D6"/>
    <w:multiLevelType w:val="hybridMultilevel"/>
    <w:tmpl w:val="25661406"/>
    <w:lvl w:ilvl="0" w:tplc="7FC406D2">
      <w:numFmt w:val="bullet"/>
      <w:lvlText w:val=""/>
      <w:lvlJc w:val="left"/>
      <w:pPr>
        <w:ind w:left="760" w:hanging="360"/>
      </w:pPr>
      <w:rPr>
        <w:rFonts w:ascii="Wingdings" w:eastAsiaTheme="minorEastAsia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2" w15:restartNumberingAfterBreak="0">
    <w:nsid w:val="5E506274"/>
    <w:multiLevelType w:val="hybridMultilevel"/>
    <w:tmpl w:val="87D0CDD8"/>
    <w:lvl w:ilvl="0" w:tplc="56C8BBD6">
      <w:numFmt w:val="bullet"/>
      <w:lvlText w:val=""/>
      <w:lvlJc w:val="left"/>
      <w:pPr>
        <w:ind w:left="760" w:hanging="360"/>
      </w:pPr>
      <w:rPr>
        <w:rFonts w:ascii="Wingdings" w:eastAsiaTheme="minorEastAsia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3" w15:restartNumberingAfterBreak="0">
    <w:nsid w:val="7B874E0F"/>
    <w:multiLevelType w:val="hybridMultilevel"/>
    <w:tmpl w:val="8BFA7EEE"/>
    <w:lvl w:ilvl="0" w:tplc="2D72CB08"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0"/>
  </w:num>
  <w:num w:numId="4">
    <w:abstractNumId w:val="3"/>
  </w:num>
  <w:numIdMacAtCleanup w:val="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linical Onc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282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tfrrvfe0wardue2zwpvat0lxd22ewt0f5r0&quot;&gt;Clinical Oncology Endnote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5&lt;/item&gt;&lt;item&gt;66&lt;/item&gt;&lt;item&gt;67&lt;/item&gt;&lt;item&gt;68&lt;/item&gt;&lt;item&gt;69&lt;/item&gt;&lt;item&gt;70&lt;/item&gt;&lt;/record-ids&gt;&lt;/item&gt;&lt;/Libraries&gt;"/>
  </w:docVars>
  <w:rsids>
    <w:rsidRoot w:val="005A323D"/>
    <w:rsid w:val="0000270A"/>
    <w:rsid w:val="00004F2E"/>
    <w:rsid w:val="00004F89"/>
    <w:rsid w:val="00005D42"/>
    <w:rsid w:val="0000734F"/>
    <w:rsid w:val="000077C6"/>
    <w:rsid w:val="00013034"/>
    <w:rsid w:val="00013D35"/>
    <w:rsid w:val="00014421"/>
    <w:rsid w:val="00020788"/>
    <w:rsid w:val="00022B4C"/>
    <w:rsid w:val="00025268"/>
    <w:rsid w:val="00030BFB"/>
    <w:rsid w:val="00032171"/>
    <w:rsid w:val="00032600"/>
    <w:rsid w:val="00033093"/>
    <w:rsid w:val="00033A1F"/>
    <w:rsid w:val="000344A2"/>
    <w:rsid w:val="00035804"/>
    <w:rsid w:val="000361C8"/>
    <w:rsid w:val="0003701B"/>
    <w:rsid w:val="000401EF"/>
    <w:rsid w:val="0004026D"/>
    <w:rsid w:val="00040AA2"/>
    <w:rsid w:val="00041933"/>
    <w:rsid w:val="00041BB6"/>
    <w:rsid w:val="00044F16"/>
    <w:rsid w:val="000511A0"/>
    <w:rsid w:val="00052B33"/>
    <w:rsid w:val="00052B47"/>
    <w:rsid w:val="00055272"/>
    <w:rsid w:val="000575AF"/>
    <w:rsid w:val="00061745"/>
    <w:rsid w:val="000636AA"/>
    <w:rsid w:val="00064BDA"/>
    <w:rsid w:val="000660A0"/>
    <w:rsid w:val="00073A1D"/>
    <w:rsid w:val="00075803"/>
    <w:rsid w:val="0008012D"/>
    <w:rsid w:val="0008028A"/>
    <w:rsid w:val="00082548"/>
    <w:rsid w:val="00084662"/>
    <w:rsid w:val="00084E2C"/>
    <w:rsid w:val="00086862"/>
    <w:rsid w:val="000872C5"/>
    <w:rsid w:val="00090E2A"/>
    <w:rsid w:val="000915D7"/>
    <w:rsid w:val="00093048"/>
    <w:rsid w:val="00096970"/>
    <w:rsid w:val="00096C5B"/>
    <w:rsid w:val="0009709C"/>
    <w:rsid w:val="0009731C"/>
    <w:rsid w:val="000A0827"/>
    <w:rsid w:val="000A16F7"/>
    <w:rsid w:val="000A4D61"/>
    <w:rsid w:val="000A56C9"/>
    <w:rsid w:val="000A5C3F"/>
    <w:rsid w:val="000B1F3A"/>
    <w:rsid w:val="000B2999"/>
    <w:rsid w:val="000B563B"/>
    <w:rsid w:val="000B6FE5"/>
    <w:rsid w:val="000C16AD"/>
    <w:rsid w:val="000C2A94"/>
    <w:rsid w:val="000C399C"/>
    <w:rsid w:val="000C4933"/>
    <w:rsid w:val="000C5AF0"/>
    <w:rsid w:val="000D05BD"/>
    <w:rsid w:val="000D1FB3"/>
    <w:rsid w:val="000D38B2"/>
    <w:rsid w:val="000D6162"/>
    <w:rsid w:val="000E193D"/>
    <w:rsid w:val="000E3D75"/>
    <w:rsid w:val="000E5970"/>
    <w:rsid w:val="000E5B91"/>
    <w:rsid w:val="000E7F33"/>
    <w:rsid w:val="000F1F53"/>
    <w:rsid w:val="000F5A9B"/>
    <w:rsid w:val="000F6BCC"/>
    <w:rsid w:val="000F78DE"/>
    <w:rsid w:val="001001A8"/>
    <w:rsid w:val="00100EBD"/>
    <w:rsid w:val="00103B0E"/>
    <w:rsid w:val="001055D3"/>
    <w:rsid w:val="00106347"/>
    <w:rsid w:val="00111BE0"/>
    <w:rsid w:val="00120CAE"/>
    <w:rsid w:val="001210B8"/>
    <w:rsid w:val="00123B85"/>
    <w:rsid w:val="00123D28"/>
    <w:rsid w:val="00123E57"/>
    <w:rsid w:val="00125942"/>
    <w:rsid w:val="00126150"/>
    <w:rsid w:val="00127165"/>
    <w:rsid w:val="00130E30"/>
    <w:rsid w:val="001317A6"/>
    <w:rsid w:val="00136589"/>
    <w:rsid w:val="001377C3"/>
    <w:rsid w:val="00137F5D"/>
    <w:rsid w:val="00141FBB"/>
    <w:rsid w:val="00144CDF"/>
    <w:rsid w:val="00144EC2"/>
    <w:rsid w:val="001456F1"/>
    <w:rsid w:val="0014757B"/>
    <w:rsid w:val="00151E3C"/>
    <w:rsid w:val="001547F7"/>
    <w:rsid w:val="00154CB6"/>
    <w:rsid w:val="00156D31"/>
    <w:rsid w:val="001643F8"/>
    <w:rsid w:val="001651DD"/>
    <w:rsid w:val="00165D34"/>
    <w:rsid w:val="001668F1"/>
    <w:rsid w:val="001676CB"/>
    <w:rsid w:val="00167EF1"/>
    <w:rsid w:val="0017208E"/>
    <w:rsid w:val="0017506C"/>
    <w:rsid w:val="0017605B"/>
    <w:rsid w:val="00181935"/>
    <w:rsid w:val="00181F92"/>
    <w:rsid w:val="0018694A"/>
    <w:rsid w:val="00187007"/>
    <w:rsid w:val="00187037"/>
    <w:rsid w:val="001936F1"/>
    <w:rsid w:val="001939EC"/>
    <w:rsid w:val="001945EB"/>
    <w:rsid w:val="001967D7"/>
    <w:rsid w:val="001A3AD0"/>
    <w:rsid w:val="001A3B13"/>
    <w:rsid w:val="001A4514"/>
    <w:rsid w:val="001A50E0"/>
    <w:rsid w:val="001A6B1E"/>
    <w:rsid w:val="001B1D28"/>
    <w:rsid w:val="001B51D0"/>
    <w:rsid w:val="001B6118"/>
    <w:rsid w:val="001B6E22"/>
    <w:rsid w:val="001C02EC"/>
    <w:rsid w:val="001C0E92"/>
    <w:rsid w:val="001C202D"/>
    <w:rsid w:val="001C2BC8"/>
    <w:rsid w:val="001C342B"/>
    <w:rsid w:val="001C6CA1"/>
    <w:rsid w:val="001C6F3E"/>
    <w:rsid w:val="001C7B69"/>
    <w:rsid w:val="001D2EB6"/>
    <w:rsid w:val="001D348E"/>
    <w:rsid w:val="001D4B40"/>
    <w:rsid w:val="001D534A"/>
    <w:rsid w:val="001D6BB8"/>
    <w:rsid w:val="001D7813"/>
    <w:rsid w:val="001E34DE"/>
    <w:rsid w:val="001E4243"/>
    <w:rsid w:val="001E481B"/>
    <w:rsid w:val="001E4959"/>
    <w:rsid w:val="001E5C5E"/>
    <w:rsid w:val="001F01B3"/>
    <w:rsid w:val="001F0947"/>
    <w:rsid w:val="001F1036"/>
    <w:rsid w:val="001F13F7"/>
    <w:rsid w:val="001F2DC5"/>
    <w:rsid w:val="001F517A"/>
    <w:rsid w:val="001F551C"/>
    <w:rsid w:val="001F58D1"/>
    <w:rsid w:val="001F68ED"/>
    <w:rsid w:val="001F762C"/>
    <w:rsid w:val="00201E23"/>
    <w:rsid w:val="00203585"/>
    <w:rsid w:val="00206BBA"/>
    <w:rsid w:val="002079B0"/>
    <w:rsid w:val="00207F32"/>
    <w:rsid w:val="0021105F"/>
    <w:rsid w:val="00213DED"/>
    <w:rsid w:val="00214E3A"/>
    <w:rsid w:val="00217265"/>
    <w:rsid w:val="002214C4"/>
    <w:rsid w:val="00221983"/>
    <w:rsid w:val="0022212F"/>
    <w:rsid w:val="00223171"/>
    <w:rsid w:val="002231E5"/>
    <w:rsid w:val="002233E8"/>
    <w:rsid w:val="0022437F"/>
    <w:rsid w:val="00224E16"/>
    <w:rsid w:val="002269F8"/>
    <w:rsid w:val="00226D68"/>
    <w:rsid w:val="00231608"/>
    <w:rsid w:val="002328B4"/>
    <w:rsid w:val="002328E0"/>
    <w:rsid w:val="002344FD"/>
    <w:rsid w:val="00235AC5"/>
    <w:rsid w:val="0023628B"/>
    <w:rsid w:val="00241F52"/>
    <w:rsid w:val="0024256E"/>
    <w:rsid w:val="00242BA9"/>
    <w:rsid w:val="00247D23"/>
    <w:rsid w:val="00250350"/>
    <w:rsid w:val="00252DA5"/>
    <w:rsid w:val="00253216"/>
    <w:rsid w:val="002547F8"/>
    <w:rsid w:val="0025483A"/>
    <w:rsid w:val="00254B8B"/>
    <w:rsid w:val="002550D2"/>
    <w:rsid w:val="00256AC5"/>
    <w:rsid w:val="0026078D"/>
    <w:rsid w:val="00260F14"/>
    <w:rsid w:val="00261523"/>
    <w:rsid w:val="0026196B"/>
    <w:rsid w:val="00264629"/>
    <w:rsid w:val="00266A0B"/>
    <w:rsid w:val="00267054"/>
    <w:rsid w:val="002679EC"/>
    <w:rsid w:val="002741C1"/>
    <w:rsid w:val="00274319"/>
    <w:rsid w:val="00275433"/>
    <w:rsid w:val="00280474"/>
    <w:rsid w:val="00282121"/>
    <w:rsid w:val="00283DE3"/>
    <w:rsid w:val="00286399"/>
    <w:rsid w:val="00286A63"/>
    <w:rsid w:val="00295142"/>
    <w:rsid w:val="00295B68"/>
    <w:rsid w:val="0029755F"/>
    <w:rsid w:val="002A28D1"/>
    <w:rsid w:val="002A2B06"/>
    <w:rsid w:val="002A3D34"/>
    <w:rsid w:val="002A43B1"/>
    <w:rsid w:val="002A52CD"/>
    <w:rsid w:val="002A56C0"/>
    <w:rsid w:val="002B02F8"/>
    <w:rsid w:val="002B0411"/>
    <w:rsid w:val="002B0AF7"/>
    <w:rsid w:val="002B1AFC"/>
    <w:rsid w:val="002B20B1"/>
    <w:rsid w:val="002B3FA1"/>
    <w:rsid w:val="002B496C"/>
    <w:rsid w:val="002B5D41"/>
    <w:rsid w:val="002B6249"/>
    <w:rsid w:val="002C0B61"/>
    <w:rsid w:val="002C2EC3"/>
    <w:rsid w:val="002C3FBB"/>
    <w:rsid w:val="002C445B"/>
    <w:rsid w:val="002C4F90"/>
    <w:rsid w:val="002C55C0"/>
    <w:rsid w:val="002C57A8"/>
    <w:rsid w:val="002C6B44"/>
    <w:rsid w:val="002C738E"/>
    <w:rsid w:val="002D0444"/>
    <w:rsid w:val="002D1FE6"/>
    <w:rsid w:val="002D2C94"/>
    <w:rsid w:val="002D4496"/>
    <w:rsid w:val="002D45D3"/>
    <w:rsid w:val="002D4B07"/>
    <w:rsid w:val="002D6924"/>
    <w:rsid w:val="002D7381"/>
    <w:rsid w:val="002D7F39"/>
    <w:rsid w:val="002E1C06"/>
    <w:rsid w:val="002E249E"/>
    <w:rsid w:val="002E37AF"/>
    <w:rsid w:val="002E448B"/>
    <w:rsid w:val="002E457B"/>
    <w:rsid w:val="002E495A"/>
    <w:rsid w:val="002F12D8"/>
    <w:rsid w:val="002F19FF"/>
    <w:rsid w:val="002F21B4"/>
    <w:rsid w:val="002F2B15"/>
    <w:rsid w:val="002F36B7"/>
    <w:rsid w:val="002F585D"/>
    <w:rsid w:val="002F5FFC"/>
    <w:rsid w:val="002F72AF"/>
    <w:rsid w:val="002F7841"/>
    <w:rsid w:val="002F7B3E"/>
    <w:rsid w:val="003031C8"/>
    <w:rsid w:val="003046DC"/>
    <w:rsid w:val="003076FF"/>
    <w:rsid w:val="003128BB"/>
    <w:rsid w:val="00313743"/>
    <w:rsid w:val="003148A6"/>
    <w:rsid w:val="00316D38"/>
    <w:rsid w:val="00317593"/>
    <w:rsid w:val="0032014B"/>
    <w:rsid w:val="00320B61"/>
    <w:rsid w:val="00321B92"/>
    <w:rsid w:val="0032206C"/>
    <w:rsid w:val="00324F54"/>
    <w:rsid w:val="00325170"/>
    <w:rsid w:val="0032543C"/>
    <w:rsid w:val="00326564"/>
    <w:rsid w:val="00326B06"/>
    <w:rsid w:val="00326DF5"/>
    <w:rsid w:val="003279A3"/>
    <w:rsid w:val="00327EAA"/>
    <w:rsid w:val="00330F88"/>
    <w:rsid w:val="00332294"/>
    <w:rsid w:val="003324D7"/>
    <w:rsid w:val="00332CEF"/>
    <w:rsid w:val="00335803"/>
    <w:rsid w:val="00335992"/>
    <w:rsid w:val="00335DE0"/>
    <w:rsid w:val="00336069"/>
    <w:rsid w:val="00337698"/>
    <w:rsid w:val="00344537"/>
    <w:rsid w:val="00344B1D"/>
    <w:rsid w:val="00345386"/>
    <w:rsid w:val="003470C9"/>
    <w:rsid w:val="00347759"/>
    <w:rsid w:val="00352FCB"/>
    <w:rsid w:val="0035543C"/>
    <w:rsid w:val="003562AF"/>
    <w:rsid w:val="003563AC"/>
    <w:rsid w:val="0035657B"/>
    <w:rsid w:val="00356724"/>
    <w:rsid w:val="0035698C"/>
    <w:rsid w:val="003604CA"/>
    <w:rsid w:val="003608F1"/>
    <w:rsid w:val="003625B5"/>
    <w:rsid w:val="00366632"/>
    <w:rsid w:val="00367CA7"/>
    <w:rsid w:val="00367E91"/>
    <w:rsid w:val="00370166"/>
    <w:rsid w:val="003718ED"/>
    <w:rsid w:val="00374BE8"/>
    <w:rsid w:val="00375B49"/>
    <w:rsid w:val="0037642A"/>
    <w:rsid w:val="00377505"/>
    <w:rsid w:val="003778E4"/>
    <w:rsid w:val="0038033C"/>
    <w:rsid w:val="003804D5"/>
    <w:rsid w:val="00384F29"/>
    <w:rsid w:val="00385ACF"/>
    <w:rsid w:val="00390AC8"/>
    <w:rsid w:val="00390D57"/>
    <w:rsid w:val="00391F3E"/>
    <w:rsid w:val="00392303"/>
    <w:rsid w:val="00392DBD"/>
    <w:rsid w:val="003935F8"/>
    <w:rsid w:val="00394CCF"/>
    <w:rsid w:val="00395884"/>
    <w:rsid w:val="003A0C29"/>
    <w:rsid w:val="003A2836"/>
    <w:rsid w:val="003A3333"/>
    <w:rsid w:val="003A3BB2"/>
    <w:rsid w:val="003A3E7C"/>
    <w:rsid w:val="003A4E26"/>
    <w:rsid w:val="003B0774"/>
    <w:rsid w:val="003B0EC9"/>
    <w:rsid w:val="003B1A80"/>
    <w:rsid w:val="003B20DA"/>
    <w:rsid w:val="003B38D8"/>
    <w:rsid w:val="003B40E8"/>
    <w:rsid w:val="003B59F8"/>
    <w:rsid w:val="003B6946"/>
    <w:rsid w:val="003B6E65"/>
    <w:rsid w:val="003C19CE"/>
    <w:rsid w:val="003C5A01"/>
    <w:rsid w:val="003C627B"/>
    <w:rsid w:val="003C6FBB"/>
    <w:rsid w:val="003D0FE2"/>
    <w:rsid w:val="003D21CB"/>
    <w:rsid w:val="003D22C8"/>
    <w:rsid w:val="003D39DA"/>
    <w:rsid w:val="003D41CD"/>
    <w:rsid w:val="003D4D7D"/>
    <w:rsid w:val="003D5851"/>
    <w:rsid w:val="003E0597"/>
    <w:rsid w:val="003E0BF6"/>
    <w:rsid w:val="003E3440"/>
    <w:rsid w:val="003E377D"/>
    <w:rsid w:val="003E3EAA"/>
    <w:rsid w:val="003E53BE"/>
    <w:rsid w:val="003E5E82"/>
    <w:rsid w:val="003E7725"/>
    <w:rsid w:val="003F0B9A"/>
    <w:rsid w:val="003F2526"/>
    <w:rsid w:val="003F258D"/>
    <w:rsid w:val="003F51E0"/>
    <w:rsid w:val="003F6440"/>
    <w:rsid w:val="00402DBD"/>
    <w:rsid w:val="004035D8"/>
    <w:rsid w:val="00403A22"/>
    <w:rsid w:val="00404A07"/>
    <w:rsid w:val="00410EB5"/>
    <w:rsid w:val="004123A9"/>
    <w:rsid w:val="00413381"/>
    <w:rsid w:val="00413666"/>
    <w:rsid w:val="00414D6D"/>
    <w:rsid w:val="0041562F"/>
    <w:rsid w:val="00415B15"/>
    <w:rsid w:val="00415BDD"/>
    <w:rsid w:val="00417812"/>
    <w:rsid w:val="00417957"/>
    <w:rsid w:val="004205EE"/>
    <w:rsid w:val="0042394A"/>
    <w:rsid w:val="0042638D"/>
    <w:rsid w:val="00426BCB"/>
    <w:rsid w:val="00427E2D"/>
    <w:rsid w:val="004353A7"/>
    <w:rsid w:val="00436712"/>
    <w:rsid w:val="004368ED"/>
    <w:rsid w:val="00437E1B"/>
    <w:rsid w:val="0044282E"/>
    <w:rsid w:val="00444333"/>
    <w:rsid w:val="00444E67"/>
    <w:rsid w:val="00445480"/>
    <w:rsid w:val="0044704C"/>
    <w:rsid w:val="00447E4B"/>
    <w:rsid w:val="00452661"/>
    <w:rsid w:val="00452AD1"/>
    <w:rsid w:val="00453BFE"/>
    <w:rsid w:val="00453C8D"/>
    <w:rsid w:val="00455D13"/>
    <w:rsid w:val="00460889"/>
    <w:rsid w:val="00460ACD"/>
    <w:rsid w:val="00460B6F"/>
    <w:rsid w:val="0046121E"/>
    <w:rsid w:val="0046540F"/>
    <w:rsid w:val="004660D1"/>
    <w:rsid w:val="00466EE8"/>
    <w:rsid w:val="004679F8"/>
    <w:rsid w:val="0047214D"/>
    <w:rsid w:val="0047308D"/>
    <w:rsid w:val="00473ACD"/>
    <w:rsid w:val="00474BC2"/>
    <w:rsid w:val="00474D7B"/>
    <w:rsid w:val="00475BA1"/>
    <w:rsid w:val="004800C8"/>
    <w:rsid w:val="00480D16"/>
    <w:rsid w:val="00483725"/>
    <w:rsid w:val="00483E6B"/>
    <w:rsid w:val="004873ED"/>
    <w:rsid w:val="00487675"/>
    <w:rsid w:val="004913F8"/>
    <w:rsid w:val="00491466"/>
    <w:rsid w:val="0049169D"/>
    <w:rsid w:val="00493A1E"/>
    <w:rsid w:val="00493DF5"/>
    <w:rsid w:val="004943AC"/>
    <w:rsid w:val="00494C99"/>
    <w:rsid w:val="004950EE"/>
    <w:rsid w:val="00495546"/>
    <w:rsid w:val="00496D6B"/>
    <w:rsid w:val="0049756C"/>
    <w:rsid w:val="00497D15"/>
    <w:rsid w:val="00497D18"/>
    <w:rsid w:val="004A0B79"/>
    <w:rsid w:val="004A162C"/>
    <w:rsid w:val="004A37C9"/>
    <w:rsid w:val="004A4265"/>
    <w:rsid w:val="004B1A0E"/>
    <w:rsid w:val="004B3431"/>
    <w:rsid w:val="004B3E5C"/>
    <w:rsid w:val="004B4911"/>
    <w:rsid w:val="004B4DB2"/>
    <w:rsid w:val="004B650F"/>
    <w:rsid w:val="004C2FC7"/>
    <w:rsid w:val="004C3A39"/>
    <w:rsid w:val="004C5465"/>
    <w:rsid w:val="004C5D90"/>
    <w:rsid w:val="004C6557"/>
    <w:rsid w:val="004D1830"/>
    <w:rsid w:val="004D2D7D"/>
    <w:rsid w:val="004D5DC0"/>
    <w:rsid w:val="004D5E4E"/>
    <w:rsid w:val="004D694A"/>
    <w:rsid w:val="004D750D"/>
    <w:rsid w:val="004E0A3D"/>
    <w:rsid w:val="004E3C3E"/>
    <w:rsid w:val="004E42C5"/>
    <w:rsid w:val="004E57F7"/>
    <w:rsid w:val="004E6AB9"/>
    <w:rsid w:val="004E6D11"/>
    <w:rsid w:val="004F050C"/>
    <w:rsid w:val="004F0A5C"/>
    <w:rsid w:val="004F13F0"/>
    <w:rsid w:val="004F425D"/>
    <w:rsid w:val="004F4299"/>
    <w:rsid w:val="004F4AD7"/>
    <w:rsid w:val="004F5659"/>
    <w:rsid w:val="004F720B"/>
    <w:rsid w:val="004F7A2A"/>
    <w:rsid w:val="00500571"/>
    <w:rsid w:val="005022B3"/>
    <w:rsid w:val="005026ED"/>
    <w:rsid w:val="00506C4F"/>
    <w:rsid w:val="00507D72"/>
    <w:rsid w:val="0051130F"/>
    <w:rsid w:val="005113F9"/>
    <w:rsid w:val="00511E18"/>
    <w:rsid w:val="00512F95"/>
    <w:rsid w:val="00514478"/>
    <w:rsid w:val="00516610"/>
    <w:rsid w:val="00520E2D"/>
    <w:rsid w:val="0052210B"/>
    <w:rsid w:val="00522BE1"/>
    <w:rsid w:val="00524871"/>
    <w:rsid w:val="005258AC"/>
    <w:rsid w:val="00525C7C"/>
    <w:rsid w:val="00526319"/>
    <w:rsid w:val="00535726"/>
    <w:rsid w:val="0054125D"/>
    <w:rsid w:val="00541314"/>
    <w:rsid w:val="0054296F"/>
    <w:rsid w:val="005459F3"/>
    <w:rsid w:val="0054756F"/>
    <w:rsid w:val="005509DB"/>
    <w:rsid w:val="00552F73"/>
    <w:rsid w:val="00554322"/>
    <w:rsid w:val="00555DB2"/>
    <w:rsid w:val="00555FE4"/>
    <w:rsid w:val="00556399"/>
    <w:rsid w:val="005564DA"/>
    <w:rsid w:val="0055768B"/>
    <w:rsid w:val="00560036"/>
    <w:rsid w:val="00561B6A"/>
    <w:rsid w:val="00564AC9"/>
    <w:rsid w:val="0056537D"/>
    <w:rsid w:val="00566E9A"/>
    <w:rsid w:val="00570224"/>
    <w:rsid w:val="005705B0"/>
    <w:rsid w:val="00570A16"/>
    <w:rsid w:val="00570D4C"/>
    <w:rsid w:val="005715A0"/>
    <w:rsid w:val="00571AFE"/>
    <w:rsid w:val="00572867"/>
    <w:rsid w:val="00572D64"/>
    <w:rsid w:val="00572ECE"/>
    <w:rsid w:val="00573D40"/>
    <w:rsid w:val="00580F71"/>
    <w:rsid w:val="005812FC"/>
    <w:rsid w:val="00581641"/>
    <w:rsid w:val="005842A7"/>
    <w:rsid w:val="00584CC2"/>
    <w:rsid w:val="005853FB"/>
    <w:rsid w:val="00585893"/>
    <w:rsid w:val="00587160"/>
    <w:rsid w:val="005905AE"/>
    <w:rsid w:val="00591CDB"/>
    <w:rsid w:val="005932FB"/>
    <w:rsid w:val="0059531F"/>
    <w:rsid w:val="00595563"/>
    <w:rsid w:val="005963DA"/>
    <w:rsid w:val="0059662F"/>
    <w:rsid w:val="0059706F"/>
    <w:rsid w:val="00597651"/>
    <w:rsid w:val="0059779B"/>
    <w:rsid w:val="00597C5F"/>
    <w:rsid w:val="005A0505"/>
    <w:rsid w:val="005A0A1F"/>
    <w:rsid w:val="005A0BC9"/>
    <w:rsid w:val="005A0C3F"/>
    <w:rsid w:val="005A1FD7"/>
    <w:rsid w:val="005A323D"/>
    <w:rsid w:val="005A4B57"/>
    <w:rsid w:val="005A55BE"/>
    <w:rsid w:val="005A57AB"/>
    <w:rsid w:val="005A6866"/>
    <w:rsid w:val="005A6C04"/>
    <w:rsid w:val="005A6DCC"/>
    <w:rsid w:val="005A7668"/>
    <w:rsid w:val="005B0565"/>
    <w:rsid w:val="005B05B0"/>
    <w:rsid w:val="005B05B8"/>
    <w:rsid w:val="005B0D9C"/>
    <w:rsid w:val="005B2C97"/>
    <w:rsid w:val="005B3F25"/>
    <w:rsid w:val="005B601F"/>
    <w:rsid w:val="005C0B87"/>
    <w:rsid w:val="005C0E91"/>
    <w:rsid w:val="005C1AE3"/>
    <w:rsid w:val="005C5C73"/>
    <w:rsid w:val="005C7531"/>
    <w:rsid w:val="005C7993"/>
    <w:rsid w:val="005D1809"/>
    <w:rsid w:val="005D2C98"/>
    <w:rsid w:val="005D5254"/>
    <w:rsid w:val="005D632E"/>
    <w:rsid w:val="005D6E54"/>
    <w:rsid w:val="005D6F25"/>
    <w:rsid w:val="005E0262"/>
    <w:rsid w:val="005E048D"/>
    <w:rsid w:val="005E4BE0"/>
    <w:rsid w:val="005E5E39"/>
    <w:rsid w:val="005E77A9"/>
    <w:rsid w:val="005F0455"/>
    <w:rsid w:val="005F091B"/>
    <w:rsid w:val="005F30F6"/>
    <w:rsid w:val="005F3571"/>
    <w:rsid w:val="005F470F"/>
    <w:rsid w:val="005F4CF3"/>
    <w:rsid w:val="005F5427"/>
    <w:rsid w:val="00600396"/>
    <w:rsid w:val="00603631"/>
    <w:rsid w:val="00603EFC"/>
    <w:rsid w:val="00604067"/>
    <w:rsid w:val="00610103"/>
    <w:rsid w:val="0061279B"/>
    <w:rsid w:val="00613F15"/>
    <w:rsid w:val="00614947"/>
    <w:rsid w:val="00616224"/>
    <w:rsid w:val="00616D98"/>
    <w:rsid w:val="00620ACE"/>
    <w:rsid w:val="00621536"/>
    <w:rsid w:val="00626D81"/>
    <w:rsid w:val="006272DB"/>
    <w:rsid w:val="00631930"/>
    <w:rsid w:val="00631BDB"/>
    <w:rsid w:val="00632048"/>
    <w:rsid w:val="00634AE6"/>
    <w:rsid w:val="00636AF4"/>
    <w:rsid w:val="006410D0"/>
    <w:rsid w:val="006437AC"/>
    <w:rsid w:val="00645AD2"/>
    <w:rsid w:val="00645EC3"/>
    <w:rsid w:val="006467A5"/>
    <w:rsid w:val="00646AC8"/>
    <w:rsid w:val="00646DD9"/>
    <w:rsid w:val="006529F8"/>
    <w:rsid w:val="006562AC"/>
    <w:rsid w:val="00656CEC"/>
    <w:rsid w:val="0066172A"/>
    <w:rsid w:val="006635C6"/>
    <w:rsid w:val="006642CE"/>
    <w:rsid w:val="00672356"/>
    <w:rsid w:val="00672DD4"/>
    <w:rsid w:val="00673815"/>
    <w:rsid w:val="00674A56"/>
    <w:rsid w:val="00674DC9"/>
    <w:rsid w:val="00675252"/>
    <w:rsid w:val="006756AA"/>
    <w:rsid w:val="00683339"/>
    <w:rsid w:val="0068375F"/>
    <w:rsid w:val="00683FBE"/>
    <w:rsid w:val="00684DDB"/>
    <w:rsid w:val="00687BFB"/>
    <w:rsid w:val="0069099D"/>
    <w:rsid w:val="00695B9A"/>
    <w:rsid w:val="0069670F"/>
    <w:rsid w:val="00696717"/>
    <w:rsid w:val="006A2A0C"/>
    <w:rsid w:val="006A5325"/>
    <w:rsid w:val="006A6072"/>
    <w:rsid w:val="006B05C2"/>
    <w:rsid w:val="006B6AA5"/>
    <w:rsid w:val="006B6E6A"/>
    <w:rsid w:val="006B737E"/>
    <w:rsid w:val="006C67F6"/>
    <w:rsid w:val="006C6EEC"/>
    <w:rsid w:val="006D31FA"/>
    <w:rsid w:val="006D3AA6"/>
    <w:rsid w:val="006E0FC7"/>
    <w:rsid w:val="006E2DE9"/>
    <w:rsid w:val="006E432B"/>
    <w:rsid w:val="006E4859"/>
    <w:rsid w:val="006E76C0"/>
    <w:rsid w:val="006E7912"/>
    <w:rsid w:val="006F2249"/>
    <w:rsid w:val="006F3531"/>
    <w:rsid w:val="006F4386"/>
    <w:rsid w:val="006F50A3"/>
    <w:rsid w:val="006F5D72"/>
    <w:rsid w:val="00701018"/>
    <w:rsid w:val="00701695"/>
    <w:rsid w:val="007029DA"/>
    <w:rsid w:val="007073B0"/>
    <w:rsid w:val="00710CAD"/>
    <w:rsid w:val="00710F7C"/>
    <w:rsid w:val="007115DE"/>
    <w:rsid w:val="00713896"/>
    <w:rsid w:val="00714AB8"/>
    <w:rsid w:val="00715DA0"/>
    <w:rsid w:val="00715EB1"/>
    <w:rsid w:val="00717027"/>
    <w:rsid w:val="007176AA"/>
    <w:rsid w:val="007207E2"/>
    <w:rsid w:val="0072108B"/>
    <w:rsid w:val="00721266"/>
    <w:rsid w:val="0072324C"/>
    <w:rsid w:val="0073173A"/>
    <w:rsid w:val="00731AA8"/>
    <w:rsid w:val="00732F1D"/>
    <w:rsid w:val="00733030"/>
    <w:rsid w:val="00733D11"/>
    <w:rsid w:val="00733FF7"/>
    <w:rsid w:val="007340D2"/>
    <w:rsid w:val="007354A8"/>
    <w:rsid w:val="00735E41"/>
    <w:rsid w:val="00737CEE"/>
    <w:rsid w:val="00741E20"/>
    <w:rsid w:val="00741FA9"/>
    <w:rsid w:val="007420C5"/>
    <w:rsid w:val="00744B6A"/>
    <w:rsid w:val="0074579A"/>
    <w:rsid w:val="0074643F"/>
    <w:rsid w:val="00746538"/>
    <w:rsid w:val="00747104"/>
    <w:rsid w:val="007518CF"/>
    <w:rsid w:val="00751A6A"/>
    <w:rsid w:val="00756CA3"/>
    <w:rsid w:val="00757963"/>
    <w:rsid w:val="00757B1C"/>
    <w:rsid w:val="00757B5B"/>
    <w:rsid w:val="00762990"/>
    <w:rsid w:val="00763A8B"/>
    <w:rsid w:val="00763BA3"/>
    <w:rsid w:val="00764CB7"/>
    <w:rsid w:val="00765C42"/>
    <w:rsid w:val="0076748D"/>
    <w:rsid w:val="00770EAA"/>
    <w:rsid w:val="007710AB"/>
    <w:rsid w:val="007714F6"/>
    <w:rsid w:val="007735BC"/>
    <w:rsid w:val="007737DF"/>
    <w:rsid w:val="00773FF8"/>
    <w:rsid w:val="00774448"/>
    <w:rsid w:val="00776854"/>
    <w:rsid w:val="00777B62"/>
    <w:rsid w:val="00781937"/>
    <w:rsid w:val="0078258D"/>
    <w:rsid w:val="00783EAA"/>
    <w:rsid w:val="007855C7"/>
    <w:rsid w:val="007901C6"/>
    <w:rsid w:val="00790D11"/>
    <w:rsid w:val="00793729"/>
    <w:rsid w:val="00794309"/>
    <w:rsid w:val="00797935"/>
    <w:rsid w:val="007A0698"/>
    <w:rsid w:val="007A11E7"/>
    <w:rsid w:val="007A3D66"/>
    <w:rsid w:val="007A4745"/>
    <w:rsid w:val="007A502C"/>
    <w:rsid w:val="007A7BD1"/>
    <w:rsid w:val="007B2AE6"/>
    <w:rsid w:val="007B4433"/>
    <w:rsid w:val="007B4AA1"/>
    <w:rsid w:val="007B6D6D"/>
    <w:rsid w:val="007B784D"/>
    <w:rsid w:val="007C24E9"/>
    <w:rsid w:val="007C25F7"/>
    <w:rsid w:val="007C36A3"/>
    <w:rsid w:val="007C43E0"/>
    <w:rsid w:val="007C689B"/>
    <w:rsid w:val="007C6B8C"/>
    <w:rsid w:val="007D4BFC"/>
    <w:rsid w:val="007E3076"/>
    <w:rsid w:val="007E3585"/>
    <w:rsid w:val="007E3922"/>
    <w:rsid w:val="007E47DC"/>
    <w:rsid w:val="007E587A"/>
    <w:rsid w:val="007F0CDA"/>
    <w:rsid w:val="007F1809"/>
    <w:rsid w:val="007F3B9B"/>
    <w:rsid w:val="007F4409"/>
    <w:rsid w:val="007F4F4C"/>
    <w:rsid w:val="007F6399"/>
    <w:rsid w:val="007F7B73"/>
    <w:rsid w:val="008003D5"/>
    <w:rsid w:val="00800843"/>
    <w:rsid w:val="0080163C"/>
    <w:rsid w:val="00801AC8"/>
    <w:rsid w:val="0080260D"/>
    <w:rsid w:val="008046CB"/>
    <w:rsid w:val="00805200"/>
    <w:rsid w:val="008073D1"/>
    <w:rsid w:val="0080769E"/>
    <w:rsid w:val="00810690"/>
    <w:rsid w:val="00810778"/>
    <w:rsid w:val="00810C3A"/>
    <w:rsid w:val="00811FEF"/>
    <w:rsid w:val="00812D2E"/>
    <w:rsid w:val="00814794"/>
    <w:rsid w:val="00815BEE"/>
    <w:rsid w:val="00820644"/>
    <w:rsid w:val="00821265"/>
    <w:rsid w:val="008256D3"/>
    <w:rsid w:val="00825B17"/>
    <w:rsid w:val="00825EA4"/>
    <w:rsid w:val="00826384"/>
    <w:rsid w:val="008315CA"/>
    <w:rsid w:val="00832056"/>
    <w:rsid w:val="008325EB"/>
    <w:rsid w:val="00833C9E"/>
    <w:rsid w:val="00834C03"/>
    <w:rsid w:val="00835D8A"/>
    <w:rsid w:val="00836994"/>
    <w:rsid w:val="008406E9"/>
    <w:rsid w:val="008414D1"/>
    <w:rsid w:val="00842EFB"/>
    <w:rsid w:val="00843E08"/>
    <w:rsid w:val="00844271"/>
    <w:rsid w:val="00844F6B"/>
    <w:rsid w:val="00853A91"/>
    <w:rsid w:val="00855EF3"/>
    <w:rsid w:val="00857E9F"/>
    <w:rsid w:val="008618C4"/>
    <w:rsid w:val="00861F99"/>
    <w:rsid w:val="00863B17"/>
    <w:rsid w:val="00864B69"/>
    <w:rsid w:val="008652B9"/>
    <w:rsid w:val="00865487"/>
    <w:rsid w:val="00865DD6"/>
    <w:rsid w:val="00865FD8"/>
    <w:rsid w:val="00866E3A"/>
    <w:rsid w:val="00874C92"/>
    <w:rsid w:val="0087510A"/>
    <w:rsid w:val="008762C1"/>
    <w:rsid w:val="00881730"/>
    <w:rsid w:val="00882619"/>
    <w:rsid w:val="008835E4"/>
    <w:rsid w:val="00883A30"/>
    <w:rsid w:val="00883CD3"/>
    <w:rsid w:val="00883F40"/>
    <w:rsid w:val="00884F93"/>
    <w:rsid w:val="008865AE"/>
    <w:rsid w:val="0089416F"/>
    <w:rsid w:val="008A2481"/>
    <w:rsid w:val="008A3C24"/>
    <w:rsid w:val="008A4ABE"/>
    <w:rsid w:val="008A6A60"/>
    <w:rsid w:val="008A75BE"/>
    <w:rsid w:val="008B0ACA"/>
    <w:rsid w:val="008B3BE5"/>
    <w:rsid w:val="008B3C42"/>
    <w:rsid w:val="008B54DF"/>
    <w:rsid w:val="008B6075"/>
    <w:rsid w:val="008B650C"/>
    <w:rsid w:val="008C1B4F"/>
    <w:rsid w:val="008C1F80"/>
    <w:rsid w:val="008C34A9"/>
    <w:rsid w:val="008C4FC5"/>
    <w:rsid w:val="008C5D95"/>
    <w:rsid w:val="008C651B"/>
    <w:rsid w:val="008C7079"/>
    <w:rsid w:val="008D2928"/>
    <w:rsid w:val="008D6F7C"/>
    <w:rsid w:val="008D73A5"/>
    <w:rsid w:val="008D7779"/>
    <w:rsid w:val="008D7F73"/>
    <w:rsid w:val="008E0194"/>
    <w:rsid w:val="008E084B"/>
    <w:rsid w:val="008E14A5"/>
    <w:rsid w:val="008E2000"/>
    <w:rsid w:val="008E2388"/>
    <w:rsid w:val="008E3163"/>
    <w:rsid w:val="008E6A01"/>
    <w:rsid w:val="008F5F61"/>
    <w:rsid w:val="00900EDE"/>
    <w:rsid w:val="0090186A"/>
    <w:rsid w:val="009054FD"/>
    <w:rsid w:val="009065C0"/>
    <w:rsid w:val="00912D8D"/>
    <w:rsid w:val="00914B0B"/>
    <w:rsid w:val="00914B23"/>
    <w:rsid w:val="009154A1"/>
    <w:rsid w:val="00920888"/>
    <w:rsid w:val="0092678E"/>
    <w:rsid w:val="00931D1F"/>
    <w:rsid w:val="00932501"/>
    <w:rsid w:val="00934A3E"/>
    <w:rsid w:val="0094167A"/>
    <w:rsid w:val="00941B27"/>
    <w:rsid w:val="00942DD7"/>
    <w:rsid w:val="0094433A"/>
    <w:rsid w:val="009459FF"/>
    <w:rsid w:val="009461C4"/>
    <w:rsid w:val="00947A1D"/>
    <w:rsid w:val="009513DE"/>
    <w:rsid w:val="009519C1"/>
    <w:rsid w:val="00952FAE"/>
    <w:rsid w:val="009546F0"/>
    <w:rsid w:val="00954B94"/>
    <w:rsid w:val="00954CC5"/>
    <w:rsid w:val="00960552"/>
    <w:rsid w:val="00960712"/>
    <w:rsid w:val="00962909"/>
    <w:rsid w:val="009645BA"/>
    <w:rsid w:val="00964DE5"/>
    <w:rsid w:val="00970079"/>
    <w:rsid w:val="00971137"/>
    <w:rsid w:val="00972171"/>
    <w:rsid w:val="009738C0"/>
    <w:rsid w:val="00975399"/>
    <w:rsid w:val="009813BF"/>
    <w:rsid w:val="0098159B"/>
    <w:rsid w:val="009840CB"/>
    <w:rsid w:val="009840CD"/>
    <w:rsid w:val="00990828"/>
    <w:rsid w:val="00990CA5"/>
    <w:rsid w:val="009911C8"/>
    <w:rsid w:val="0099271A"/>
    <w:rsid w:val="009927CC"/>
    <w:rsid w:val="00994E9E"/>
    <w:rsid w:val="009A550A"/>
    <w:rsid w:val="009A5B64"/>
    <w:rsid w:val="009B4F7B"/>
    <w:rsid w:val="009B66B7"/>
    <w:rsid w:val="009C4C5A"/>
    <w:rsid w:val="009C52B0"/>
    <w:rsid w:val="009C569E"/>
    <w:rsid w:val="009C7712"/>
    <w:rsid w:val="009C7C0D"/>
    <w:rsid w:val="009C7FC4"/>
    <w:rsid w:val="009D0EA7"/>
    <w:rsid w:val="009D1CDA"/>
    <w:rsid w:val="009D1E53"/>
    <w:rsid w:val="009D3B10"/>
    <w:rsid w:val="009D4C24"/>
    <w:rsid w:val="009D4CC8"/>
    <w:rsid w:val="009D6350"/>
    <w:rsid w:val="009E0B76"/>
    <w:rsid w:val="009E2C5A"/>
    <w:rsid w:val="009E3F75"/>
    <w:rsid w:val="009E5A83"/>
    <w:rsid w:val="009E6BA9"/>
    <w:rsid w:val="009E7D51"/>
    <w:rsid w:val="009F3300"/>
    <w:rsid w:val="009F33A3"/>
    <w:rsid w:val="009F3FFB"/>
    <w:rsid w:val="009F59F2"/>
    <w:rsid w:val="009F7CB2"/>
    <w:rsid w:val="00A00DE8"/>
    <w:rsid w:val="00A01F43"/>
    <w:rsid w:val="00A02E03"/>
    <w:rsid w:val="00A02E6D"/>
    <w:rsid w:val="00A04B4B"/>
    <w:rsid w:val="00A06CC8"/>
    <w:rsid w:val="00A104A9"/>
    <w:rsid w:val="00A1116E"/>
    <w:rsid w:val="00A11B64"/>
    <w:rsid w:val="00A13707"/>
    <w:rsid w:val="00A13FAA"/>
    <w:rsid w:val="00A1507B"/>
    <w:rsid w:val="00A150AC"/>
    <w:rsid w:val="00A16398"/>
    <w:rsid w:val="00A1776D"/>
    <w:rsid w:val="00A17927"/>
    <w:rsid w:val="00A20769"/>
    <w:rsid w:val="00A2235F"/>
    <w:rsid w:val="00A22F6C"/>
    <w:rsid w:val="00A24FE4"/>
    <w:rsid w:val="00A26DF8"/>
    <w:rsid w:val="00A326D0"/>
    <w:rsid w:val="00A32A35"/>
    <w:rsid w:val="00A34198"/>
    <w:rsid w:val="00A3513B"/>
    <w:rsid w:val="00A3711D"/>
    <w:rsid w:val="00A40596"/>
    <w:rsid w:val="00A41A95"/>
    <w:rsid w:val="00A41CC5"/>
    <w:rsid w:val="00A42AF4"/>
    <w:rsid w:val="00A43E57"/>
    <w:rsid w:val="00A4474F"/>
    <w:rsid w:val="00A451B9"/>
    <w:rsid w:val="00A4602B"/>
    <w:rsid w:val="00A46105"/>
    <w:rsid w:val="00A470F7"/>
    <w:rsid w:val="00A471D0"/>
    <w:rsid w:val="00A47DB9"/>
    <w:rsid w:val="00A5232F"/>
    <w:rsid w:val="00A52D01"/>
    <w:rsid w:val="00A53ADC"/>
    <w:rsid w:val="00A53C64"/>
    <w:rsid w:val="00A54580"/>
    <w:rsid w:val="00A55F29"/>
    <w:rsid w:val="00A560E1"/>
    <w:rsid w:val="00A61EFE"/>
    <w:rsid w:val="00A62661"/>
    <w:rsid w:val="00A62725"/>
    <w:rsid w:val="00A65465"/>
    <w:rsid w:val="00A6662D"/>
    <w:rsid w:val="00A74AC6"/>
    <w:rsid w:val="00A753BA"/>
    <w:rsid w:val="00A76A7E"/>
    <w:rsid w:val="00A779EB"/>
    <w:rsid w:val="00A77F0A"/>
    <w:rsid w:val="00A80B3E"/>
    <w:rsid w:val="00A80C05"/>
    <w:rsid w:val="00A84B7F"/>
    <w:rsid w:val="00A84E4E"/>
    <w:rsid w:val="00A85F56"/>
    <w:rsid w:val="00A8634C"/>
    <w:rsid w:val="00A86E1F"/>
    <w:rsid w:val="00A9045D"/>
    <w:rsid w:val="00A911B2"/>
    <w:rsid w:val="00A91564"/>
    <w:rsid w:val="00A92CF5"/>
    <w:rsid w:val="00A93801"/>
    <w:rsid w:val="00A93EF6"/>
    <w:rsid w:val="00A9416C"/>
    <w:rsid w:val="00A97794"/>
    <w:rsid w:val="00AA2358"/>
    <w:rsid w:val="00AA3714"/>
    <w:rsid w:val="00AA59CD"/>
    <w:rsid w:val="00AA5FBF"/>
    <w:rsid w:val="00AA5FC9"/>
    <w:rsid w:val="00AA686D"/>
    <w:rsid w:val="00AB2B2B"/>
    <w:rsid w:val="00AB6BDD"/>
    <w:rsid w:val="00AC2577"/>
    <w:rsid w:val="00AC639A"/>
    <w:rsid w:val="00AD062C"/>
    <w:rsid w:val="00AD1F51"/>
    <w:rsid w:val="00AD256E"/>
    <w:rsid w:val="00AD2641"/>
    <w:rsid w:val="00AD34AE"/>
    <w:rsid w:val="00AD4BE1"/>
    <w:rsid w:val="00AD58AB"/>
    <w:rsid w:val="00AD770D"/>
    <w:rsid w:val="00AE2A35"/>
    <w:rsid w:val="00AE41F7"/>
    <w:rsid w:val="00AE5458"/>
    <w:rsid w:val="00AF0855"/>
    <w:rsid w:val="00AF0B25"/>
    <w:rsid w:val="00AF3651"/>
    <w:rsid w:val="00AF45A4"/>
    <w:rsid w:val="00AF6143"/>
    <w:rsid w:val="00AF72CD"/>
    <w:rsid w:val="00AF7FB0"/>
    <w:rsid w:val="00B003A1"/>
    <w:rsid w:val="00B02F3A"/>
    <w:rsid w:val="00B0337E"/>
    <w:rsid w:val="00B03D59"/>
    <w:rsid w:val="00B056B6"/>
    <w:rsid w:val="00B07442"/>
    <w:rsid w:val="00B1019A"/>
    <w:rsid w:val="00B14D46"/>
    <w:rsid w:val="00B2384B"/>
    <w:rsid w:val="00B24560"/>
    <w:rsid w:val="00B271EF"/>
    <w:rsid w:val="00B30FCD"/>
    <w:rsid w:val="00B35F46"/>
    <w:rsid w:val="00B40238"/>
    <w:rsid w:val="00B405E5"/>
    <w:rsid w:val="00B41580"/>
    <w:rsid w:val="00B468DD"/>
    <w:rsid w:val="00B50EBC"/>
    <w:rsid w:val="00B51242"/>
    <w:rsid w:val="00B5487A"/>
    <w:rsid w:val="00B56586"/>
    <w:rsid w:val="00B5738E"/>
    <w:rsid w:val="00B57E2E"/>
    <w:rsid w:val="00B60C5E"/>
    <w:rsid w:val="00B618F8"/>
    <w:rsid w:val="00B62BF5"/>
    <w:rsid w:val="00B64366"/>
    <w:rsid w:val="00B64F98"/>
    <w:rsid w:val="00B654B3"/>
    <w:rsid w:val="00B65655"/>
    <w:rsid w:val="00B65EE2"/>
    <w:rsid w:val="00B6792C"/>
    <w:rsid w:val="00B71023"/>
    <w:rsid w:val="00B713E2"/>
    <w:rsid w:val="00B71627"/>
    <w:rsid w:val="00B7313C"/>
    <w:rsid w:val="00B744A7"/>
    <w:rsid w:val="00B74801"/>
    <w:rsid w:val="00B772B6"/>
    <w:rsid w:val="00B806AE"/>
    <w:rsid w:val="00B821C1"/>
    <w:rsid w:val="00B83D80"/>
    <w:rsid w:val="00B84EA9"/>
    <w:rsid w:val="00B85437"/>
    <w:rsid w:val="00B85635"/>
    <w:rsid w:val="00B919A4"/>
    <w:rsid w:val="00BA26B6"/>
    <w:rsid w:val="00BA4080"/>
    <w:rsid w:val="00BA7875"/>
    <w:rsid w:val="00BB17C9"/>
    <w:rsid w:val="00BB1F04"/>
    <w:rsid w:val="00BB2141"/>
    <w:rsid w:val="00BB292C"/>
    <w:rsid w:val="00BB2E79"/>
    <w:rsid w:val="00BB3DC0"/>
    <w:rsid w:val="00BB4B0A"/>
    <w:rsid w:val="00BB7764"/>
    <w:rsid w:val="00BB7783"/>
    <w:rsid w:val="00BC2B43"/>
    <w:rsid w:val="00BC55E0"/>
    <w:rsid w:val="00BC6198"/>
    <w:rsid w:val="00BD6665"/>
    <w:rsid w:val="00BD7DA6"/>
    <w:rsid w:val="00BE19D2"/>
    <w:rsid w:val="00BE2536"/>
    <w:rsid w:val="00BE2EF1"/>
    <w:rsid w:val="00BE3912"/>
    <w:rsid w:val="00BE3E05"/>
    <w:rsid w:val="00BE4DEE"/>
    <w:rsid w:val="00BF10DC"/>
    <w:rsid w:val="00BF2F5D"/>
    <w:rsid w:val="00BF46D2"/>
    <w:rsid w:val="00BF737F"/>
    <w:rsid w:val="00BF7427"/>
    <w:rsid w:val="00C0006C"/>
    <w:rsid w:val="00C00983"/>
    <w:rsid w:val="00C00ED5"/>
    <w:rsid w:val="00C04AF0"/>
    <w:rsid w:val="00C05020"/>
    <w:rsid w:val="00C10AFB"/>
    <w:rsid w:val="00C10B20"/>
    <w:rsid w:val="00C124CF"/>
    <w:rsid w:val="00C13093"/>
    <w:rsid w:val="00C1500B"/>
    <w:rsid w:val="00C20EFA"/>
    <w:rsid w:val="00C236BA"/>
    <w:rsid w:val="00C24B65"/>
    <w:rsid w:val="00C252F4"/>
    <w:rsid w:val="00C27391"/>
    <w:rsid w:val="00C31DAC"/>
    <w:rsid w:val="00C324E6"/>
    <w:rsid w:val="00C32AFE"/>
    <w:rsid w:val="00C3316A"/>
    <w:rsid w:val="00C33FB7"/>
    <w:rsid w:val="00C35428"/>
    <w:rsid w:val="00C427DA"/>
    <w:rsid w:val="00C433FB"/>
    <w:rsid w:val="00C45A66"/>
    <w:rsid w:val="00C462FF"/>
    <w:rsid w:val="00C465F5"/>
    <w:rsid w:val="00C47D76"/>
    <w:rsid w:val="00C50AB4"/>
    <w:rsid w:val="00C51D09"/>
    <w:rsid w:val="00C5326D"/>
    <w:rsid w:val="00C560C2"/>
    <w:rsid w:val="00C568CB"/>
    <w:rsid w:val="00C57C05"/>
    <w:rsid w:val="00C60850"/>
    <w:rsid w:val="00C61760"/>
    <w:rsid w:val="00C61BC3"/>
    <w:rsid w:val="00C62528"/>
    <w:rsid w:val="00C6454A"/>
    <w:rsid w:val="00C650DC"/>
    <w:rsid w:val="00C66C42"/>
    <w:rsid w:val="00C70A45"/>
    <w:rsid w:val="00C7509E"/>
    <w:rsid w:val="00C75BC3"/>
    <w:rsid w:val="00C815AB"/>
    <w:rsid w:val="00C821EE"/>
    <w:rsid w:val="00C830AD"/>
    <w:rsid w:val="00C83124"/>
    <w:rsid w:val="00C83652"/>
    <w:rsid w:val="00C85A4C"/>
    <w:rsid w:val="00C86059"/>
    <w:rsid w:val="00C944B6"/>
    <w:rsid w:val="00C95701"/>
    <w:rsid w:val="00C97736"/>
    <w:rsid w:val="00CA05A1"/>
    <w:rsid w:val="00CA07BE"/>
    <w:rsid w:val="00CA5AB4"/>
    <w:rsid w:val="00CA68A8"/>
    <w:rsid w:val="00CA7F55"/>
    <w:rsid w:val="00CB17A2"/>
    <w:rsid w:val="00CB6641"/>
    <w:rsid w:val="00CB7B04"/>
    <w:rsid w:val="00CC1175"/>
    <w:rsid w:val="00CC17ED"/>
    <w:rsid w:val="00CC2D8B"/>
    <w:rsid w:val="00CC52E3"/>
    <w:rsid w:val="00CC651E"/>
    <w:rsid w:val="00CC780C"/>
    <w:rsid w:val="00CD1297"/>
    <w:rsid w:val="00CD5660"/>
    <w:rsid w:val="00CD76FD"/>
    <w:rsid w:val="00CD78FB"/>
    <w:rsid w:val="00CE0FFD"/>
    <w:rsid w:val="00CE2828"/>
    <w:rsid w:val="00CE45B8"/>
    <w:rsid w:val="00CE4A2D"/>
    <w:rsid w:val="00CE4E3B"/>
    <w:rsid w:val="00CE7491"/>
    <w:rsid w:val="00CE7781"/>
    <w:rsid w:val="00CE784A"/>
    <w:rsid w:val="00CE7864"/>
    <w:rsid w:val="00CF0361"/>
    <w:rsid w:val="00CF0741"/>
    <w:rsid w:val="00CF08E5"/>
    <w:rsid w:val="00CF1758"/>
    <w:rsid w:val="00CF26E9"/>
    <w:rsid w:val="00CF3B88"/>
    <w:rsid w:val="00CF788D"/>
    <w:rsid w:val="00D0131C"/>
    <w:rsid w:val="00D01B71"/>
    <w:rsid w:val="00D0212A"/>
    <w:rsid w:val="00D0495C"/>
    <w:rsid w:val="00D06D49"/>
    <w:rsid w:val="00D06E53"/>
    <w:rsid w:val="00D1669C"/>
    <w:rsid w:val="00D21A01"/>
    <w:rsid w:val="00D24B76"/>
    <w:rsid w:val="00D24EC7"/>
    <w:rsid w:val="00D2513B"/>
    <w:rsid w:val="00D25667"/>
    <w:rsid w:val="00D25972"/>
    <w:rsid w:val="00D27013"/>
    <w:rsid w:val="00D30AA9"/>
    <w:rsid w:val="00D30E24"/>
    <w:rsid w:val="00D3117D"/>
    <w:rsid w:val="00D31947"/>
    <w:rsid w:val="00D332C7"/>
    <w:rsid w:val="00D34763"/>
    <w:rsid w:val="00D34941"/>
    <w:rsid w:val="00D36FBB"/>
    <w:rsid w:val="00D374F1"/>
    <w:rsid w:val="00D404FE"/>
    <w:rsid w:val="00D42EEC"/>
    <w:rsid w:val="00D43539"/>
    <w:rsid w:val="00D440D4"/>
    <w:rsid w:val="00D44CED"/>
    <w:rsid w:val="00D44EED"/>
    <w:rsid w:val="00D463CC"/>
    <w:rsid w:val="00D5046F"/>
    <w:rsid w:val="00D514DD"/>
    <w:rsid w:val="00D524BA"/>
    <w:rsid w:val="00D553DA"/>
    <w:rsid w:val="00D55C1B"/>
    <w:rsid w:val="00D60F30"/>
    <w:rsid w:val="00D613A4"/>
    <w:rsid w:val="00D61876"/>
    <w:rsid w:val="00D6350C"/>
    <w:rsid w:val="00D64749"/>
    <w:rsid w:val="00D7164C"/>
    <w:rsid w:val="00D72CD1"/>
    <w:rsid w:val="00D76C3F"/>
    <w:rsid w:val="00D770CB"/>
    <w:rsid w:val="00D80AF2"/>
    <w:rsid w:val="00D8200C"/>
    <w:rsid w:val="00D8255B"/>
    <w:rsid w:val="00D836D3"/>
    <w:rsid w:val="00D86247"/>
    <w:rsid w:val="00D86B9D"/>
    <w:rsid w:val="00D9015C"/>
    <w:rsid w:val="00D908FE"/>
    <w:rsid w:val="00D96CD1"/>
    <w:rsid w:val="00D97498"/>
    <w:rsid w:val="00D97722"/>
    <w:rsid w:val="00DA188B"/>
    <w:rsid w:val="00DA41FD"/>
    <w:rsid w:val="00DB1636"/>
    <w:rsid w:val="00DB2C86"/>
    <w:rsid w:val="00DB3935"/>
    <w:rsid w:val="00DB55BE"/>
    <w:rsid w:val="00DB64B7"/>
    <w:rsid w:val="00DB7FCD"/>
    <w:rsid w:val="00DC00CA"/>
    <w:rsid w:val="00DC22D6"/>
    <w:rsid w:val="00DC2F97"/>
    <w:rsid w:val="00DC6FBE"/>
    <w:rsid w:val="00DC7D99"/>
    <w:rsid w:val="00DD0246"/>
    <w:rsid w:val="00DD465A"/>
    <w:rsid w:val="00DE1E9D"/>
    <w:rsid w:val="00DE33EE"/>
    <w:rsid w:val="00DE3BDE"/>
    <w:rsid w:val="00DE53E1"/>
    <w:rsid w:val="00DE7510"/>
    <w:rsid w:val="00DF154D"/>
    <w:rsid w:val="00DF2F83"/>
    <w:rsid w:val="00DF3705"/>
    <w:rsid w:val="00DF5064"/>
    <w:rsid w:val="00E02530"/>
    <w:rsid w:val="00E029F8"/>
    <w:rsid w:val="00E02E68"/>
    <w:rsid w:val="00E0324A"/>
    <w:rsid w:val="00E103D9"/>
    <w:rsid w:val="00E138FC"/>
    <w:rsid w:val="00E178AC"/>
    <w:rsid w:val="00E209D4"/>
    <w:rsid w:val="00E22AC6"/>
    <w:rsid w:val="00E26734"/>
    <w:rsid w:val="00E27CFA"/>
    <w:rsid w:val="00E303CD"/>
    <w:rsid w:val="00E32252"/>
    <w:rsid w:val="00E32D44"/>
    <w:rsid w:val="00E33576"/>
    <w:rsid w:val="00E369A7"/>
    <w:rsid w:val="00E44B40"/>
    <w:rsid w:val="00E507EA"/>
    <w:rsid w:val="00E50B09"/>
    <w:rsid w:val="00E54498"/>
    <w:rsid w:val="00E56080"/>
    <w:rsid w:val="00E560E0"/>
    <w:rsid w:val="00E5659B"/>
    <w:rsid w:val="00E60B7B"/>
    <w:rsid w:val="00E61018"/>
    <w:rsid w:val="00E62346"/>
    <w:rsid w:val="00E630C9"/>
    <w:rsid w:val="00E632AD"/>
    <w:rsid w:val="00E64488"/>
    <w:rsid w:val="00E65B12"/>
    <w:rsid w:val="00E70C58"/>
    <w:rsid w:val="00E70FEB"/>
    <w:rsid w:val="00E71648"/>
    <w:rsid w:val="00E72C6A"/>
    <w:rsid w:val="00E74048"/>
    <w:rsid w:val="00E778BC"/>
    <w:rsid w:val="00E81470"/>
    <w:rsid w:val="00E815E4"/>
    <w:rsid w:val="00E82DFD"/>
    <w:rsid w:val="00E83FC9"/>
    <w:rsid w:val="00E900B0"/>
    <w:rsid w:val="00E90C80"/>
    <w:rsid w:val="00E90F04"/>
    <w:rsid w:val="00E956BC"/>
    <w:rsid w:val="00EA0B26"/>
    <w:rsid w:val="00EA280A"/>
    <w:rsid w:val="00EA4C95"/>
    <w:rsid w:val="00EA7C63"/>
    <w:rsid w:val="00EB5959"/>
    <w:rsid w:val="00EB69DD"/>
    <w:rsid w:val="00EB74FF"/>
    <w:rsid w:val="00EC1772"/>
    <w:rsid w:val="00EC35D1"/>
    <w:rsid w:val="00EC36A8"/>
    <w:rsid w:val="00ED0383"/>
    <w:rsid w:val="00ED128C"/>
    <w:rsid w:val="00ED17DC"/>
    <w:rsid w:val="00ED1EBC"/>
    <w:rsid w:val="00ED414D"/>
    <w:rsid w:val="00ED77D6"/>
    <w:rsid w:val="00EE04B2"/>
    <w:rsid w:val="00EE058D"/>
    <w:rsid w:val="00EE2A7C"/>
    <w:rsid w:val="00EE4DFC"/>
    <w:rsid w:val="00EE5184"/>
    <w:rsid w:val="00EE583E"/>
    <w:rsid w:val="00EE58F2"/>
    <w:rsid w:val="00EF2B1E"/>
    <w:rsid w:val="00EF3D84"/>
    <w:rsid w:val="00EF7270"/>
    <w:rsid w:val="00EF7BE1"/>
    <w:rsid w:val="00F031D0"/>
    <w:rsid w:val="00F03CA3"/>
    <w:rsid w:val="00F059FE"/>
    <w:rsid w:val="00F06FA0"/>
    <w:rsid w:val="00F0752D"/>
    <w:rsid w:val="00F11D0C"/>
    <w:rsid w:val="00F13B78"/>
    <w:rsid w:val="00F14C4A"/>
    <w:rsid w:val="00F16870"/>
    <w:rsid w:val="00F16E58"/>
    <w:rsid w:val="00F17233"/>
    <w:rsid w:val="00F20A40"/>
    <w:rsid w:val="00F20BD6"/>
    <w:rsid w:val="00F2139F"/>
    <w:rsid w:val="00F2151B"/>
    <w:rsid w:val="00F23A15"/>
    <w:rsid w:val="00F25A16"/>
    <w:rsid w:val="00F310A3"/>
    <w:rsid w:val="00F321F5"/>
    <w:rsid w:val="00F3564B"/>
    <w:rsid w:val="00F35EEC"/>
    <w:rsid w:val="00F416E5"/>
    <w:rsid w:val="00F44DAC"/>
    <w:rsid w:val="00F45E5E"/>
    <w:rsid w:val="00F4701C"/>
    <w:rsid w:val="00F479D5"/>
    <w:rsid w:val="00F50B0A"/>
    <w:rsid w:val="00F5198D"/>
    <w:rsid w:val="00F52522"/>
    <w:rsid w:val="00F531D5"/>
    <w:rsid w:val="00F53778"/>
    <w:rsid w:val="00F53A7F"/>
    <w:rsid w:val="00F54370"/>
    <w:rsid w:val="00F563CD"/>
    <w:rsid w:val="00F56461"/>
    <w:rsid w:val="00F5686B"/>
    <w:rsid w:val="00F60E67"/>
    <w:rsid w:val="00F61ED7"/>
    <w:rsid w:val="00F62973"/>
    <w:rsid w:val="00F639A4"/>
    <w:rsid w:val="00F70958"/>
    <w:rsid w:val="00F74DD8"/>
    <w:rsid w:val="00F77614"/>
    <w:rsid w:val="00F779A9"/>
    <w:rsid w:val="00F814A7"/>
    <w:rsid w:val="00F82DCF"/>
    <w:rsid w:val="00F839CA"/>
    <w:rsid w:val="00F86908"/>
    <w:rsid w:val="00F87634"/>
    <w:rsid w:val="00F90156"/>
    <w:rsid w:val="00F910B4"/>
    <w:rsid w:val="00F92A0E"/>
    <w:rsid w:val="00F94195"/>
    <w:rsid w:val="00F94C63"/>
    <w:rsid w:val="00F9579A"/>
    <w:rsid w:val="00F95B4B"/>
    <w:rsid w:val="00FA3BB7"/>
    <w:rsid w:val="00FA4236"/>
    <w:rsid w:val="00FA62B8"/>
    <w:rsid w:val="00FB0273"/>
    <w:rsid w:val="00FB0BFC"/>
    <w:rsid w:val="00FB211E"/>
    <w:rsid w:val="00FB6813"/>
    <w:rsid w:val="00FB7281"/>
    <w:rsid w:val="00FB72FB"/>
    <w:rsid w:val="00FC0193"/>
    <w:rsid w:val="00FC119B"/>
    <w:rsid w:val="00FC333E"/>
    <w:rsid w:val="00FC4ACF"/>
    <w:rsid w:val="00FC7788"/>
    <w:rsid w:val="00FC7A95"/>
    <w:rsid w:val="00FD07C2"/>
    <w:rsid w:val="00FD3B05"/>
    <w:rsid w:val="00FD51B0"/>
    <w:rsid w:val="00FD5A1F"/>
    <w:rsid w:val="00FD64EB"/>
    <w:rsid w:val="00FE0DB5"/>
    <w:rsid w:val="00FE267A"/>
    <w:rsid w:val="00FE323A"/>
    <w:rsid w:val="00FE32D2"/>
    <w:rsid w:val="00FE424B"/>
    <w:rsid w:val="00FE4440"/>
    <w:rsid w:val="00FF61D2"/>
    <w:rsid w:val="00FF79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2320421"/>
  <w15:docId w15:val="{7ABDB2C7-A6C3-4EDB-90ED-9505AA4C0B8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A323D"/>
    <w:pPr>
      <w:widowControl w:val="0"/>
      <w:wordWrap w:val="0"/>
      <w:autoSpaceDE w:val="0"/>
      <w:autoSpaceDN w:val="0"/>
    </w:pPr>
  </w:style>
  <w:style w:type="paragraph" w:styleId="Heading1">
    <w:name w:val="heading 1"/>
    <w:basedOn w:val="Normal"/>
    <w:next w:val="Normal"/>
    <w:link w:val="Heading1Char"/>
    <w:uiPriority w:val="9"/>
    <w:qFormat/>
    <w:rsid w:val="005A323D"/>
    <w:pPr>
      <w:keepNext/>
      <w:outlineLvl w:val="0"/>
    </w:pPr>
    <w:rPr>
      <w:rFonts w:asciiTheme="majorHAnsi" w:eastAsiaTheme="majorEastAsia" w:hAnsiTheme="majorHAnsi" w:cstheme="majorBidi"/>
      <w:sz w:val="28"/>
      <w:szCs w:val="28"/>
    </w:rPr>
  </w:style>
  <w:style w:type="paragraph" w:styleId="Heading2">
    <w:name w:val="heading 2"/>
    <w:basedOn w:val="Normal"/>
    <w:next w:val="Normal"/>
    <w:link w:val="Heading2Char"/>
    <w:qFormat/>
    <w:rsid w:val="005A323D"/>
    <w:pPr>
      <w:widowControl/>
      <w:wordWrap/>
      <w:autoSpaceDE/>
      <w:autoSpaceDN/>
      <w:spacing w:after="0" w:line="240" w:lineRule="auto"/>
      <w:jc w:val="center"/>
      <w:outlineLvl w:val="1"/>
    </w:pPr>
    <w:rPr>
      <w:rFonts w:ascii="Times New Roman" w:eastAsia="맑은 고딕" w:hAnsi="Times New Roman" w:cs="Times New Roman"/>
      <w:b/>
      <w:bCs/>
      <w:color w:val="000000"/>
      <w:kern w:val="28"/>
      <w:sz w:val="24"/>
      <w:szCs w:val="24"/>
      <w:lang w:val="en-CA" w:eastAsia="en-CA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5A323D"/>
    <w:pPr>
      <w:keepNext/>
      <w:ind w:leftChars="300" w:left="300" w:hangingChars="200" w:hanging="2000"/>
      <w:outlineLvl w:val="2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A323D"/>
    <w:rPr>
      <w:rFonts w:asciiTheme="majorHAnsi" w:eastAsiaTheme="majorEastAsia" w:hAnsiTheme="majorHAnsi" w:cstheme="majorBidi"/>
      <w:sz w:val="28"/>
      <w:szCs w:val="28"/>
    </w:rPr>
  </w:style>
  <w:style w:type="character" w:customStyle="1" w:styleId="Heading2Char">
    <w:name w:val="Heading 2 Char"/>
    <w:basedOn w:val="DefaultParagraphFont"/>
    <w:link w:val="Heading2"/>
    <w:rsid w:val="005A323D"/>
    <w:rPr>
      <w:rFonts w:ascii="Times New Roman" w:eastAsia="맑은 고딕" w:hAnsi="Times New Roman" w:cs="Times New Roman"/>
      <w:b/>
      <w:bCs/>
      <w:color w:val="000000"/>
      <w:kern w:val="28"/>
      <w:sz w:val="24"/>
      <w:szCs w:val="24"/>
      <w:lang w:val="en-CA" w:eastAsia="en-CA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5A323D"/>
    <w:rPr>
      <w:rFonts w:asciiTheme="majorHAnsi" w:eastAsiaTheme="majorEastAsia" w:hAnsiTheme="majorHAnsi" w:cstheme="majorBidi"/>
    </w:rPr>
  </w:style>
  <w:style w:type="paragraph" w:customStyle="1" w:styleId="EndNoteBibliographyTitle">
    <w:name w:val="EndNote Bibliography Title"/>
    <w:basedOn w:val="Normal"/>
    <w:link w:val="EndNoteBibliographyTitleChar"/>
    <w:rsid w:val="005A323D"/>
    <w:pPr>
      <w:spacing w:after="0"/>
      <w:jc w:val="center"/>
    </w:pPr>
    <w:rPr>
      <w:rFonts w:ascii="Times New Roman" w:eastAsia="맑은 고딕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A323D"/>
    <w:rPr>
      <w:rFonts w:ascii="Times New Roman" w:eastAsia="맑은 고딕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5A323D"/>
    <w:pPr>
      <w:spacing w:line="480" w:lineRule="auto"/>
    </w:pPr>
    <w:rPr>
      <w:rFonts w:ascii="Times New Roman" w:eastAsia="맑은 고딕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5A323D"/>
    <w:rPr>
      <w:rFonts w:ascii="Times New Roman" w:eastAsia="맑은 고딕" w:hAnsi="Times New Roman" w:cs="Times New Roman"/>
      <w:noProof/>
      <w:sz w:val="24"/>
    </w:rPr>
  </w:style>
  <w:style w:type="paragraph" w:styleId="ListParagraph">
    <w:name w:val="List Paragraph"/>
    <w:basedOn w:val="Normal"/>
    <w:uiPriority w:val="34"/>
    <w:qFormat/>
    <w:rsid w:val="005A323D"/>
    <w:pPr>
      <w:ind w:leftChars="400" w:left="800"/>
    </w:pPr>
  </w:style>
  <w:style w:type="character" w:customStyle="1" w:styleId="DateChar">
    <w:name w:val="Date Char"/>
    <w:basedOn w:val="DefaultParagraphFont"/>
    <w:link w:val="Date"/>
    <w:uiPriority w:val="99"/>
    <w:semiHidden/>
    <w:rsid w:val="005A323D"/>
  </w:style>
  <w:style w:type="paragraph" w:styleId="Date">
    <w:name w:val="Date"/>
    <w:basedOn w:val="Normal"/>
    <w:next w:val="Normal"/>
    <w:link w:val="DateChar"/>
    <w:uiPriority w:val="99"/>
    <w:semiHidden/>
    <w:unhideWhenUsed/>
    <w:rsid w:val="005A323D"/>
  </w:style>
  <w:style w:type="character" w:styleId="Hyperlink">
    <w:name w:val="Hyperlink"/>
    <w:basedOn w:val="DefaultParagraphFont"/>
    <w:uiPriority w:val="99"/>
    <w:unhideWhenUsed/>
    <w:rsid w:val="005A323D"/>
    <w:rPr>
      <w:color w:val="0000FF" w:themeColor="hyperlink"/>
      <w:u w:val="single"/>
    </w:rPr>
  </w:style>
  <w:style w:type="character" w:styleId="CommentReference">
    <w:name w:val="annotation reference"/>
    <w:semiHidden/>
    <w:rsid w:val="005A323D"/>
    <w:rPr>
      <w:rFonts w:cs="Times New Roman"/>
      <w:sz w:val="18"/>
    </w:rPr>
  </w:style>
  <w:style w:type="paragraph" w:styleId="Header">
    <w:name w:val="header"/>
    <w:basedOn w:val="Normal"/>
    <w:link w:val="HeaderChar"/>
    <w:uiPriority w:val="99"/>
    <w:unhideWhenUsed/>
    <w:rsid w:val="005A323D"/>
    <w:pPr>
      <w:tabs>
        <w:tab w:val="center" w:pos="4513"/>
        <w:tab w:val="right" w:pos="9026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5A323D"/>
  </w:style>
  <w:style w:type="paragraph" w:styleId="Footer">
    <w:name w:val="footer"/>
    <w:basedOn w:val="Normal"/>
    <w:link w:val="FooterChar"/>
    <w:uiPriority w:val="99"/>
    <w:unhideWhenUsed/>
    <w:rsid w:val="005A323D"/>
    <w:pPr>
      <w:tabs>
        <w:tab w:val="center" w:pos="4513"/>
        <w:tab w:val="right" w:pos="9026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5A323D"/>
  </w:style>
  <w:style w:type="paragraph" w:styleId="BalloonText">
    <w:name w:val="Balloon Text"/>
    <w:basedOn w:val="Normal"/>
    <w:link w:val="BalloonTextChar"/>
    <w:uiPriority w:val="99"/>
    <w:semiHidden/>
    <w:unhideWhenUsed/>
    <w:rsid w:val="005A323D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A323D"/>
    <w:rPr>
      <w:rFonts w:asciiTheme="majorHAnsi" w:eastAsiaTheme="majorEastAsia" w:hAnsiTheme="majorHAnsi" w:cstheme="majorBidi"/>
      <w:sz w:val="18"/>
      <w:szCs w:val="18"/>
    </w:rPr>
  </w:style>
  <w:style w:type="character" w:customStyle="1" w:styleId="st1">
    <w:name w:val="st1"/>
    <w:uiPriority w:val="99"/>
    <w:rsid w:val="005A323D"/>
  </w:style>
  <w:style w:type="paragraph" w:customStyle="1" w:styleId="a">
    <w:name w:val="바탕글"/>
    <w:basedOn w:val="Normal"/>
    <w:link w:val="Char"/>
    <w:uiPriority w:val="99"/>
    <w:rsid w:val="005A323D"/>
    <w:pPr>
      <w:widowControl/>
      <w:wordWrap/>
      <w:autoSpaceDE/>
      <w:autoSpaceDN/>
      <w:snapToGrid w:val="0"/>
      <w:spacing w:after="0" w:line="384" w:lineRule="auto"/>
    </w:pPr>
    <w:rPr>
      <w:rFonts w:ascii="바탕" w:eastAsia="바탕" w:hAnsi="바탕" w:cs="굴림"/>
      <w:color w:val="000000"/>
      <w:kern w:val="0"/>
      <w:szCs w:val="20"/>
    </w:rPr>
  </w:style>
  <w:style w:type="character" w:customStyle="1" w:styleId="Char">
    <w:name w:val="바탕글 Char"/>
    <w:basedOn w:val="DefaultParagraphFont"/>
    <w:link w:val="a"/>
    <w:uiPriority w:val="99"/>
    <w:rsid w:val="005A323D"/>
    <w:rPr>
      <w:rFonts w:ascii="바탕" w:eastAsia="바탕" w:hAnsi="바탕" w:cs="굴림"/>
      <w:color w:val="000000"/>
      <w:kern w:val="0"/>
      <w:szCs w:val="20"/>
    </w:rPr>
  </w:style>
  <w:style w:type="character" w:styleId="Emphasis">
    <w:name w:val="Emphasis"/>
    <w:basedOn w:val="DefaultParagraphFont"/>
    <w:uiPriority w:val="20"/>
    <w:qFormat/>
    <w:rsid w:val="005A323D"/>
    <w:rPr>
      <w:i/>
      <w:iCs/>
    </w:rPr>
  </w:style>
  <w:style w:type="paragraph" w:customStyle="1" w:styleId="TableNote">
    <w:name w:val="TableNote"/>
    <w:basedOn w:val="Normal"/>
    <w:rsid w:val="005A323D"/>
    <w:pPr>
      <w:widowControl/>
      <w:wordWrap/>
      <w:autoSpaceDE/>
      <w:autoSpaceDN/>
      <w:spacing w:after="0" w:line="300" w:lineRule="exact"/>
      <w:jc w:val="left"/>
    </w:pPr>
    <w:rPr>
      <w:rFonts w:ascii="Times New Roman" w:hAnsi="Times New Roman" w:cs="Times New Roman"/>
      <w:kern w:val="0"/>
      <w:sz w:val="24"/>
      <w:szCs w:val="20"/>
      <w:lang w:val="en-GB" w:eastAsia="en-US"/>
    </w:rPr>
  </w:style>
  <w:style w:type="paragraph" w:customStyle="1" w:styleId="TableHeader">
    <w:name w:val="TableHeader"/>
    <w:basedOn w:val="Normal"/>
    <w:rsid w:val="005A323D"/>
    <w:pPr>
      <w:widowControl/>
      <w:wordWrap/>
      <w:autoSpaceDE/>
      <w:autoSpaceDN/>
      <w:spacing w:before="120" w:after="0" w:line="240" w:lineRule="auto"/>
      <w:jc w:val="left"/>
    </w:pPr>
    <w:rPr>
      <w:rFonts w:ascii="Times New Roman" w:hAnsi="Times New Roman" w:cs="Times New Roman"/>
      <w:b/>
      <w:kern w:val="0"/>
      <w:sz w:val="24"/>
      <w:szCs w:val="20"/>
      <w:lang w:val="en-GB" w:eastAsia="en-US"/>
    </w:rPr>
  </w:style>
  <w:style w:type="paragraph" w:customStyle="1" w:styleId="TableSubHead">
    <w:name w:val="TableSubHead"/>
    <w:basedOn w:val="TableHeader"/>
    <w:rsid w:val="005A323D"/>
  </w:style>
  <w:style w:type="table" w:customStyle="1" w:styleId="21">
    <w:name w:val="일반 표 21"/>
    <w:basedOn w:val="TableNormal"/>
    <w:uiPriority w:val="42"/>
    <w:rsid w:val="005A323D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41">
    <w:name w:val="일반 표 41"/>
    <w:basedOn w:val="TableNormal"/>
    <w:uiPriority w:val="44"/>
    <w:rsid w:val="005A323D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Caption">
    <w:name w:val="caption"/>
    <w:basedOn w:val="Normal"/>
    <w:next w:val="Normal"/>
    <w:uiPriority w:val="35"/>
    <w:unhideWhenUsed/>
    <w:qFormat/>
    <w:rsid w:val="005A323D"/>
    <w:rPr>
      <w:b/>
      <w:bCs/>
      <w:szCs w:val="20"/>
    </w:rPr>
  </w:style>
  <w:style w:type="paragraph" w:customStyle="1" w:styleId="para1">
    <w:name w:val="para1"/>
    <w:basedOn w:val="Normal"/>
    <w:rsid w:val="005A323D"/>
    <w:pPr>
      <w:widowControl/>
      <w:wordWrap/>
      <w:autoSpaceDE/>
      <w:autoSpaceDN/>
      <w:spacing w:after="150" w:line="240" w:lineRule="auto"/>
      <w:jc w:val="left"/>
    </w:pPr>
    <w:rPr>
      <w:rFonts w:ascii="Georgia" w:eastAsia="굴림" w:hAnsi="Georgia" w:cs="굴림"/>
      <w:kern w:val="0"/>
      <w:sz w:val="24"/>
      <w:szCs w:val="24"/>
    </w:rPr>
  </w:style>
  <w:style w:type="paragraph" w:styleId="CommentText">
    <w:name w:val="annotation text"/>
    <w:basedOn w:val="Normal"/>
    <w:link w:val="CommentTextChar"/>
    <w:uiPriority w:val="99"/>
    <w:unhideWhenUsed/>
    <w:rsid w:val="005A323D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rsid w:val="005A323D"/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A323D"/>
    <w:rPr>
      <w:b/>
      <w:bCs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A323D"/>
    <w:rPr>
      <w:b/>
      <w:bCs/>
    </w:rPr>
  </w:style>
  <w:style w:type="paragraph" w:customStyle="1" w:styleId="1">
    <w:name w:val="캡션1"/>
    <w:basedOn w:val="Normal"/>
    <w:rsid w:val="005A323D"/>
    <w:pPr>
      <w:widowControl/>
      <w:wordWrap/>
      <w:autoSpaceDE/>
      <w:autoSpaceDN/>
      <w:spacing w:after="90" w:line="240" w:lineRule="auto"/>
      <w:jc w:val="left"/>
    </w:pPr>
    <w:rPr>
      <w:rFonts w:ascii="굴림" w:eastAsia="굴림" w:hAnsi="굴림" w:cs="굴림"/>
      <w:b/>
      <w:bCs/>
      <w:kern w:val="0"/>
      <w:sz w:val="22"/>
    </w:rPr>
  </w:style>
  <w:style w:type="paragraph" w:customStyle="1" w:styleId="bulleted">
    <w:name w:val="bulleted"/>
    <w:basedOn w:val="Normal"/>
    <w:rsid w:val="005A323D"/>
    <w:pPr>
      <w:widowControl/>
      <w:wordWrap/>
      <w:autoSpaceDE/>
      <w:autoSpaceDN/>
      <w:spacing w:after="90" w:line="240" w:lineRule="auto"/>
      <w:jc w:val="left"/>
    </w:pPr>
    <w:rPr>
      <w:rFonts w:ascii="굴림" w:eastAsia="굴림" w:hAnsi="굴림" w:cs="굴림"/>
      <w:kern w:val="0"/>
      <w:szCs w:val="20"/>
    </w:rPr>
  </w:style>
  <w:style w:type="character" w:customStyle="1" w:styleId="highlight2">
    <w:name w:val="highlight2"/>
    <w:basedOn w:val="DefaultParagraphFont"/>
    <w:rsid w:val="005A323D"/>
  </w:style>
  <w:style w:type="paragraph" w:customStyle="1" w:styleId="text">
    <w:name w:val="text"/>
    <w:basedOn w:val="Normal"/>
    <w:rsid w:val="005A323D"/>
    <w:pPr>
      <w:widowControl/>
      <w:wordWrap/>
      <w:autoSpaceDE/>
      <w:autoSpaceDN/>
      <w:spacing w:after="0" w:line="480" w:lineRule="atLeast"/>
      <w:ind w:firstLine="630"/>
      <w:jc w:val="left"/>
    </w:pPr>
    <w:rPr>
      <w:rFonts w:ascii="Palatino" w:eastAsia="바탕" w:hAnsi="Palatino" w:cs="Times New Roman"/>
      <w:kern w:val="0"/>
      <w:sz w:val="24"/>
      <w:szCs w:val="20"/>
      <w:lang w:eastAsia="en-US"/>
    </w:rPr>
  </w:style>
  <w:style w:type="paragraph" w:styleId="Revision">
    <w:name w:val="Revision"/>
    <w:hidden/>
    <w:uiPriority w:val="99"/>
    <w:semiHidden/>
    <w:rsid w:val="00797935"/>
    <w:pPr>
      <w:spacing w:after="0" w:line="240" w:lineRule="auto"/>
      <w:jc w:val="left"/>
    </w:pPr>
  </w:style>
  <w:style w:type="paragraph" w:styleId="NormalWeb">
    <w:name w:val="Normal (Web)"/>
    <w:basedOn w:val="Normal"/>
    <w:uiPriority w:val="99"/>
    <w:semiHidden/>
    <w:unhideWhenUsed/>
    <w:rsid w:val="00A62661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굴림" w:eastAsia="굴림" w:hAnsi="굴림" w:cs="굴림"/>
      <w:kern w:val="0"/>
      <w:sz w:val="24"/>
      <w:szCs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793729"/>
    <w:rPr>
      <w:color w:val="800080" w:themeColor="followedHyperlink"/>
      <w:u w:val="single"/>
    </w:rPr>
  </w:style>
  <w:style w:type="character" w:customStyle="1" w:styleId="subtitle9">
    <w:name w:val="subtitle9"/>
    <w:basedOn w:val="DefaultParagraphFont"/>
    <w:rsid w:val="001A3B13"/>
    <w:rPr>
      <w:vanish w:val="0"/>
      <w:webHidden w:val="0"/>
      <w:sz w:val="30"/>
      <w:szCs w:val="30"/>
      <w:specVanish w:val="0"/>
    </w:rPr>
  </w:style>
  <w:style w:type="table" w:styleId="TableGrid">
    <w:name w:val="Table Grid"/>
    <w:basedOn w:val="TableNormal"/>
    <w:uiPriority w:val="59"/>
    <w:rsid w:val="009D4C2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44807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195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466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080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698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57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BF6101A-FE14-488A-A7A3-BCEC0123B6A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1</Pages>
  <Words>89</Words>
  <Characters>508</Characters>
  <Application>Microsoft Office Word</Application>
  <DocSecurity>0</DocSecurity>
  <Lines>4</Lines>
  <Paragraphs>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제목</vt:lpstr>
      </vt:variant>
      <vt:variant>
        <vt:i4>1</vt:i4>
      </vt:variant>
    </vt:vector>
  </HeadingPairs>
  <TitlesOfParts>
    <vt:vector size="2" baseType="lpstr">
      <vt:lpstr/>
      <vt:lpstr/>
    </vt:vector>
  </TitlesOfParts>
  <Company>Partners HealthCare System, Inc.</Company>
  <LinksUpToDate>false</LinksUpToDate>
  <CharactersWithSpaces>5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ong-Woo Kang</dc:creator>
  <cp:lastModifiedBy>Dong-Woo Kang</cp:lastModifiedBy>
  <cp:revision>6</cp:revision>
  <cp:lastPrinted>2015-06-22T02:13:00Z</cp:lastPrinted>
  <dcterms:created xsi:type="dcterms:W3CDTF">2016-01-14T20:59:00Z</dcterms:created>
  <dcterms:modified xsi:type="dcterms:W3CDTF">2016-07-25T22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AdHocReviewCycleID">
    <vt:i4>1845825144</vt:i4>
  </property>
  <property fmtid="{D5CDD505-2E9C-101B-9397-08002B2CF9AE}" pid="3" name="_NewReviewCycle">
    <vt:lpwstr/>
  </property>
  <property fmtid="{D5CDD505-2E9C-101B-9397-08002B2CF9AE}" pid="4" name="_EmailSubject">
    <vt:lpwstr>Meta-Analysis Paper </vt:lpwstr>
  </property>
  <property fmtid="{D5CDD505-2E9C-101B-9397-08002B2CF9AE}" pid="5" name="_AuthorEmail">
    <vt:lpwstr>Jennifer_Ligibel@dfci.harvard.edu</vt:lpwstr>
  </property>
  <property fmtid="{D5CDD505-2E9C-101B-9397-08002B2CF9AE}" pid="6" name="_AuthorEmailDisplayName">
    <vt:lpwstr>Ligibel, Jennifer A.,M.D.</vt:lpwstr>
  </property>
  <property fmtid="{D5CDD505-2E9C-101B-9397-08002B2CF9AE}" pid="7" name="_ReviewingToolsShownOnce">
    <vt:lpwstr/>
  </property>
</Properties>
</file>